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A47591" w:rsidRPr="00EE49C7">
        <w:rPr>
          <w:rFonts w:ascii="Arial" w:hAnsi="Arial" w:cs="Arial"/>
          <w:b/>
          <w:sz w:val="36"/>
        </w:rPr>
        <w:t>Stud</w:t>
      </w:r>
      <w:r w:rsidR="00BF4DDF">
        <w:rPr>
          <w:rFonts w:ascii="Arial" w:hAnsi="Arial" w:cs="Arial"/>
          <w:b/>
          <w:sz w:val="36"/>
        </w:rPr>
        <w:t>y</w:t>
      </w:r>
      <w:r w:rsidR="00A47591" w:rsidRPr="00EE49C7">
        <w:rPr>
          <w:rFonts w:ascii="Arial" w:hAnsi="Arial" w:cs="Arial"/>
          <w:b/>
          <w:sz w:val="36"/>
        </w:rPr>
        <w:t xml:space="preserve"> on the </w:t>
      </w:r>
      <w:r w:rsidR="0037105B" w:rsidRPr="00EE49C7">
        <w:rPr>
          <w:rFonts w:ascii="Arial" w:hAnsi="Arial" w:cs="Arial"/>
          <w:b/>
          <w:sz w:val="36"/>
        </w:rPr>
        <w:t>useful</w:t>
      </w:r>
      <w:r w:rsidR="00A47591" w:rsidRPr="00EE49C7">
        <w:rPr>
          <w:rFonts w:ascii="Arial" w:hAnsi="Arial" w:cs="Arial"/>
          <w:b/>
          <w:sz w:val="36"/>
        </w:rPr>
        <w:t xml:space="preserve">ness of </w:t>
      </w:r>
      <w:r w:rsidR="00075089">
        <w:rPr>
          <w:rFonts w:ascii="Arial" w:hAnsi="Arial" w:cs="Arial"/>
          <w:b/>
          <w:sz w:val="36"/>
        </w:rPr>
        <w:t>deep learning in</w:t>
      </w:r>
      <w:r w:rsidR="00A47591" w:rsidRPr="00EE49C7">
        <w:rPr>
          <w:rFonts w:ascii="Arial" w:hAnsi="Arial" w:cs="Arial"/>
          <w:b/>
          <w:sz w:val="36"/>
        </w:rPr>
        <w:t xml:space="preserve"> </w:t>
      </w:r>
      <w:r w:rsidR="000C2852">
        <w:rPr>
          <w:rFonts w:ascii="Arial" w:hAnsi="Arial" w:cs="Arial"/>
          <w:b/>
          <w:sz w:val="36"/>
        </w:rPr>
        <w:t>diagnosing with</w:t>
      </w:r>
      <w:r w:rsidR="00432E64">
        <w:rPr>
          <w:rFonts w:ascii="Arial" w:hAnsi="Arial" w:cs="Arial"/>
          <w:b/>
          <w:sz w:val="36"/>
        </w:rPr>
        <w:t xml:space="preserve"> </w:t>
      </w:r>
      <w:r w:rsidR="00075089">
        <w:rPr>
          <w:rFonts w:ascii="Arial" w:hAnsi="Arial" w:cs="Arial"/>
          <w:b/>
          <w:sz w:val="36"/>
        </w:rPr>
        <w:t>electromyography</w:t>
      </w:r>
      <w:r w:rsidR="00A47591" w:rsidRPr="00EE49C7">
        <w:rPr>
          <w:rFonts w:ascii="Arial" w:hAnsi="Arial" w:cs="Arial"/>
          <w:b/>
          <w:sz w:val="36"/>
        </w:rPr>
        <w:t xml:space="preserve"> </w:t>
      </w:r>
    </w:p>
    <w:p w:rsidR="00A1198E" w:rsidRPr="009403F0" w:rsidRDefault="00AC0D2C" w:rsidP="00A1198E">
      <w:pPr>
        <w:spacing w:line="480" w:lineRule="auto"/>
        <w:jc w:val="center"/>
        <w:rPr>
          <w:rFonts w:ascii="Arial" w:hAnsi="Arial" w:cs="Arial"/>
          <w:b/>
          <w:sz w:val="22"/>
        </w:rPr>
      </w:pPr>
      <w:r w:rsidRPr="009403F0">
        <w:rPr>
          <w:rFonts w:ascii="Arial" w:hAnsi="Arial" w:cs="Arial"/>
          <w:b/>
          <w:sz w:val="22"/>
        </w:rPr>
        <w:t>Ilhan Yoo</w:t>
      </w:r>
      <w:r w:rsidR="00A1198E" w:rsidRPr="009403F0">
        <w:rPr>
          <w:rFonts w:ascii="Arial" w:hAnsi="Arial" w:cs="Arial"/>
          <w:b/>
          <w:sz w:val="22"/>
          <w:vertAlign w:val="superscript"/>
        </w:rPr>
        <w:t>a</w:t>
      </w:r>
      <w:r w:rsidR="00D74D20">
        <w:rPr>
          <w:rFonts w:asciiTheme="minorEastAsia" w:hAnsiTheme="minorEastAsia" w:cs="Arial" w:hint="eastAsia"/>
          <w:b/>
          <w:sz w:val="22"/>
          <w:vertAlign w:val="superscript"/>
        </w:rPr>
        <w:t>†</w:t>
      </w:r>
      <w:r w:rsidRPr="009403F0">
        <w:rPr>
          <w:rFonts w:ascii="Arial" w:hAnsi="Arial" w:cs="Arial"/>
          <w:b/>
          <w:sz w:val="22"/>
        </w:rPr>
        <w:t>, Jaesung Yoo</w:t>
      </w:r>
      <w:r w:rsidR="00A1198E" w:rsidRPr="009403F0">
        <w:rPr>
          <w:rFonts w:ascii="Arial" w:hAnsi="Arial" w:cs="Arial"/>
          <w:b/>
          <w:sz w:val="22"/>
          <w:vertAlign w:val="superscript"/>
        </w:rPr>
        <w:t>b</w:t>
      </w:r>
      <w:r w:rsidR="00D74D20">
        <w:rPr>
          <w:rFonts w:asciiTheme="minorEastAsia" w:hAnsiTheme="minorEastAsia" w:cs="Arial" w:hint="eastAsia"/>
          <w:b/>
          <w:sz w:val="22"/>
          <w:vertAlign w:val="superscript"/>
        </w:rPr>
        <w:t>†</w:t>
      </w:r>
      <w:r w:rsidR="00A1198E" w:rsidRPr="009403F0">
        <w:rPr>
          <w:rFonts w:ascii="Arial" w:hAnsi="Arial" w:cs="Arial"/>
          <w:b/>
          <w:sz w:val="22"/>
        </w:rPr>
        <w:t>, Ri Yu</w:t>
      </w:r>
      <w:r w:rsidR="00A1198E" w:rsidRPr="009403F0">
        <w:rPr>
          <w:rFonts w:ascii="Arial" w:hAnsi="Arial" w:cs="Arial"/>
          <w:b/>
          <w:sz w:val="22"/>
          <w:vertAlign w:val="superscript"/>
        </w:rPr>
        <w:t>c</w:t>
      </w:r>
      <w:r w:rsidR="00A1198E" w:rsidRPr="009403F0">
        <w:rPr>
          <w:rFonts w:ascii="Arial" w:hAnsi="Arial" w:cs="Arial"/>
          <w:b/>
          <w:sz w:val="22"/>
        </w:rPr>
        <w:t>,</w:t>
      </w:r>
      <w:r w:rsidR="00435963" w:rsidRPr="009403F0">
        <w:rPr>
          <w:rFonts w:ascii="Arial" w:hAnsi="Arial" w:cs="Arial"/>
          <w:b/>
          <w:sz w:val="22"/>
        </w:rPr>
        <w:t xml:space="preserve"> Sung-Min Kim</w:t>
      </w:r>
      <w:r w:rsidR="00435963" w:rsidRPr="009403F0">
        <w:rPr>
          <w:rFonts w:ascii="Arial" w:hAnsi="Arial" w:cs="Arial"/>
          <w:b/>
          <w:sz w:val="22"/>
          <w:vertAlign w:val="superscript"/>
        </w:rPr>
        <w:t>d</w:t>
      </w:r>
      <w:r w:rsidR="00435963" w:rsidRPr="009403F0">
        <w:rPr>
          <w:rFonts w:ascii="Arial" w:hAnsi="Arial" w:cs="Arial"/>
          <w:b/>
          <w:sz w:val="22"/>
        </w:rPr>
        <w:t>,</w:t>
      </w:r>
      <w:r w:rsidR="00A1198E" w:rsidRPr="009403F0">
        <w:rPr>
          <w:rFonts w:ascii="Arial" w:hAnsi="Arial" w:cs="Arial"/>
          <w:b/>
          <w:sz w:val="22"/>
        </w:rPr>
        <w:t xml:space="preserve"> </w:t>
      </w:r>
      <w:r w:rsidR="00791E8C">
        <w:rPr>
          <w:rFonts w:ascii="Arial" w:hAnsi="Arial" w:cs="Arial" w:hint="eastAsia"/>
          <w:b/>
          <w:sz w:val="22"/>
        </w:rPr>
        <w:t>김효동</w:t>
      </w:r>
      <w:r w:rsidR="00791E8C" w:rsidRPr="009403F0">
        <w:rPr>
          <w:rFonts w:ascii="Arial" w:hAnsi="Arial" w:cs="Arial"/>
          <w:b/>
          <w:sz w:val="22"/>
          <w:vertAlign w:val="superscript"/>
        </w:rPr>
        <w:t>a</w:t>
      </w:r>
      <w:r w:rsidR="00791E8C">
        <w:rPr>
          <w:rFonts w:ascii="Arial" w:hAnsi="Arial" w:cs="Arial" w:hint="eastAsia"/>
          <w:b/>
          <w:sz w:val="22"/>
        </w:rPr>
        <w:t>,</w:t>
      </w:r>
      <w:r w:rsidR="00791E8C">
        <w:rPr>
          <w:rFonts w:ascii="Arial" w:hAnsi="Arial" w:cs="Arial"/>
          <w:b/>
          <w:sz w:val="22"/>
        </w:rPr>
        <w:t xml:space="preserve"> </w:t>
      </w:r>
      <w:r w:rsidR="0053683D" w:rsidRPr="0053683D">
        <w:rPr>
          <w:rFonts w:ascii="Arial" w:hAnsi="Arial" w:cs="Arial"/>
          <w:b/>
          <w:sz w:val="22"/>
        </w:rPr>
        <w:t>Michelle Youn</w:t>
      </w:r>
      <w:r w:rsidR="00791E8C" w:rsidRPr="009403F0">
        <w:rPr>
          <w:rFonts w:ascii="Arial" w:hAnsi="Arial" w:cs="Arial"/>
          <w:b/>
          <w:sz w:val="22"/>
          <w:vertAlign w:val="superscript"/>
        </w:rPr>
        <w:t>a</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원준희</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조우섭</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명유호</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김세훈</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F729BE">
        <w:rPr>
          <w:rFonts w:ascii="Arial" w:hAnsi="Arial" w:cs="Arial" w:hint="eastAsia"/>
          <w:b/>
          <w:sz w:val="22"/>
        </w:rPr>
        <w:t>김동민</w:t>
      </w:r>
      <w:r w:rsidR="00F729BE" w:rsidRPr="009403F0">
        <w:rPr>
          <w:rFonts w:ascii="Arial" w:hAnsi="Arial" w:cs="Arial"/>
          <w:b/>
          <w:sz w:val="22"/>
          <w:vertAlign w:val="superscript"/>
        </w:rPr>
        <w:t>e</w:t>
      </w:r>
      <w:r w:rsidR="00F729BE">
        <w:rPr>
          <w:rFonts w:ascii="Arial" w:hAnsi="Arial" w:cs="Arial" w:hint="eastAsia"/>
          <w:b/>
          <w:sz w:val="22"/>
        </w:rPr>
        <w:t>,</w:t>
      </w:r>
      <w:r w:rsidR="00F729BE">
        <w:rPr>
          <w:rFonts w:ascii="Arial" w:hAnsi="Arial" w:cs="Arial"/>
          <w:b/>
          <w:sz w:val="22"/>
        </w:rPr>
        <w:t xml:space="preserve"> </w:t>
      </w:r>
      <w:r w:rsidR="00A1198E" w:rsidRPr="009403F0">
        <w:rPr>
          <w:rFonts w:ascii="Arial" w:hAnsi="Arial" w:cs="Arial"/>
          <w:b/>
          <w:sz w:val="22"/>
        </w:rPr>
        <w:t>Kwangsoo Kim</w:t>
      </w:r>
      <w:r w:rsidR="00435963" w:rsidRPr="009403F0">
        <w:rPr>
          <w:rFonts w:ascii="Arial" w:hAnsi="Arial" w:cs="Arial"/>
          <w:b/>
          <w:sz w:val="22"/>
          <w:vertAlign w:val="superscript"/>
        </w:rPr>
        <w:t>e</w:t>
      </w:r>
      <w:r w:rsidR="00A1198E" w:rsidRPr="009403F0">
        <w:rPr>
          <w:rFonts w:ascii="Arial" w:hAnsi="Arial" w:cs="Arial"/>
          <w:b/>
          <w:sz w:val="22"/>
        </w:rPr>
        <w:t xml:space="preserve">, </w:t>
      </w:r>
      <w:r w:rsidR="005426C3" w:rsidRPr="009403F0">
        <w:rPr>
          <w:rFonts w:ascii="Arial" w:hAnsi="Arial" w:cs="Arial"/>
          <w:b/>
          <w:sz w:val="22"/>
        </w:rPr>
        <w:t>Seung-Bo Lee</w:t>
      </w:r>
      <w:r w:rsidR="00431814" w:rsidRPr="009403F0">
        <w:rPr>
          <w:rFonts w:ascii="Arial" w:hAnsi="Arial" w:cs="Arial"/>
          <w:b/>
          <w:sz w:val="22"/>
          <w:vertAlign w:val="superscript"/>
        </w:rPr>
        <w:t>f</w:t>
      </w:r>
      <w:r w:rsidR="00D74D20" w:rsidRPr="00E67BA9">
        <w:rPr>
          <w:rFonts w:ascii="Arial" w:eastAsia="맑은 고딕" w:hAnsi="Arial" w:cs="Arial"/>
          <w:b/>
          <w:sz w:val="22"/>
          <w:vertAlign w:val="superscript"/>
        </w:rPr>
        <w:t>＊</w:t>
      </w:r>
      <w:r w:rsidR="00A1198E" w:rsidRPr="009403F0">
        <w:rPr>
          <w:rFonts w:ascii="Arial" w:hAnsi="Arial" w:cs="Arial"/>
          <w:b/>
          <w:sz w:val="22"/>
        </w:rPr>
        <w:t>and</w:t>
      </w:r>
      <w:r w:rsidR="005426C3" w:rsidRPr="009403F0">
        <w:rPr>
          <w:rFonts w:ascii="Arial" w:hAnsi="Arial" w:cs="Arial"/>
          <w:b/>
          <w:sz w:val="22"/>
        </w:rPr>
        <w:t xml:space="preserve"> Keewon Kim</w:t>
      </w:r>
      <w:r w:rsidR="00431814" w:rsidRPr="009403F0">
        <w:rPr>
          <w:rFonts w:ascii="Arial" w:hAnsi="Arial" w:cs="Arial"/>
          <w:b/>
          <w:sz w:val="22"/>
          <w:vertAlign w:val="superscript"/>
        </w:rPr>
        <w:t>c</w:t>
      </w:r>
      <w:r w:rsidR="00D74D20" w:rsidRPr="00E67BA9">
        <w:rPr>
          <w:rFonts w:ascii="Arial" w:eastAsia="맑은 고딕" w:hAnsi="Arial" w:cs="Arial"/>
          <w:b/>
          <w:sz w:val="22"/>
          <w:vertAlign w:val="superscript"/>
        </w:rPr>
        <w:t>＊</w:t>
      </w:r>
    </w:p>
    <w:p w:rsidR="00431814" w:rsidRPr="00A1198E" w:rsidRDefault="00431814" w:rsidP="00431814">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A1198E" w:rsidRPr="00A1198E" w:rsidRDefault="00431814" w:rsidP="00A1198E">
      <w:pPr>
        <w:widowControl/>
        <w:wordWrap/>
        <w:autoSpaceDE/>
        <w:autoSpaceDN/>
        <w:rPr>
          <w:rFonts w:ascii="Arial" w:hAnsi="Arial" w:cs="Arial"/>
          <w:sz w:val="22"/>
        </w:rPr>
      </w:pPr>
      <w:r>
        <w:rPr>
          <w:rFonts w:ascii="Arial" w:hAnsi="Arial" w:cs="Arial"/>
          <w:sz w:val="22"/>
          <w:vertAlign w:val="superscript"/>
        </w:rPr>
        <w:t>b</w:t>
      </w:r>
      <w:r w:rsidR="00A1198E" w:rsidRPr="00A1198E">
        <w:rPr>
          <w:rFonts w:ascii="Arial" w:hAnsi="Arial" w:cs="Arial"/>
          <w:sz w:val="22"/>
        </w:rPr>
        <w:t xml:space="preserve"> School of Electrical Engineering, Korea University, Seoul, Republic of Korea</w:t>
      </w:r>
    </w:p>
    <w:p w:rsidR="00A1198E" w:rsidRDefault="00A1198E" w:rsidP="00A1198E">
      <w:pPr>
        <w:widowControl/>
        <w:wordWrap/>
        <w:autoSpaceDE/>
        <w:autoSpaceDN/>
        <w:rPr>
          <w:rFonts w:ascii="Arial" w:hAnsi="Arial" w:cs="Arial"/>
          <w:sz w:val="22"/>
        </w:rPr>
      </w:pPr>
      <w:r w:rsidRPr="00CC2C4A">
        <w:rPr>
          <w:rFonts w:ascii="Arial" w:hAnsi="Arial" w:cs="Arial"/>
          <w:sz w:val="22"/>
          <w:vertAlign w:val="superscript"/>
        </w:rPr>
        <w:t>c</w:t>
      </w:r>
      <w:r w:rsidRPr="00A1198E">
        <w:rPr>
          <w:rFonts w:ascii="Arial" w:hAnsi="Arial" w:cs="Arial"/>
          <w:sz w:val="22"/>
        </w:rPr>
        <w:t xml:space="preserve"> Department of Rehabilitation Medicine, Seoul National University Hospital, Seoul, Republic of Korea</w:t>
      </w:r>
    </w:p>
    <w:p w:rsidR="00435963" w:rsidRPr="00A1198E" w:rsidRDefault="00435963" w:rsidP="00A1198E">
      <w:pPr>
        <w:widowControl/>
        <w:wordWrap/>
        <w:autoSpaceDE/>
        <w:autoSpaceDN/>
        <w:rPr>
          <w:rFonts w:ascii="Arial" w:hAnsi="Arial" w:cs="Arial"/>
          <w:sz w:val="22"/>
        </w:rPr>
      </w:pPr>
      <w:r w:rsidRPr="00435963">
        <w:rPr>
          <w:rFonts w:ascii="Arial" w:hAnsi="Arial" w:cs="Arial"/>
          <w:sz w:val="22"/>
          <w:vertAlign w:val="superscript"/>
        </w:rPr>
        <w:t>d</w:t>
      </w:r>
      <w:r>
        <w:rPr>
          <w:rFonts w:ascii="Arial" w:hAnsi="Arial" w:cs="Arial"/>
          <w:sz w:val="22"/>
        </w:rPr>
        <w:t xml:space="preserve"> </w:t>
      </w:r>
      <w:r w:rsidRPr="00435963">
        <w:rPr>
          <w:rFonts w:ascii="Arial" w:hAnsi="Arial" w:cs="Arial"/>
          <w:sz w:val="22"/>
        </w:rPr>
        <w:t>Department of Neurology, Seoul National University Hospital, Seoul National University College of Medicine</w:t>
      </w:r>
    </w:p>
    <w:p w:rsidR="00A1198E" w:rsidRPr="00A1198E" w:rsidRDefault="00435963" w:rsidP="00A1198E">
      <w:pPr>
        <w:widowControl/>
        <w:wordWrap/>
        <w:autoSpaceDE/>
        <w:autoSpaceDN/>
        <w:rPr>
          <w:rFonts w:ascii="Arial" w:hAnsi="Arial" w:cs="Arial"/>
          <w:sz w:val="22"/>
        </w:rPr>
      </w:pPr>
      <w:r>
        <w:rPr>
          <w:rFonts w:ascii="Arial" w:hAnsi="Arial" w:cs="Arial"/>
          <w:sz w:val="22"/>
          <w:vertAlign w:val="superscript"/>
        </w:rPr>
        <w:t>e</w:t>
      </w:r>
      <w:r w:rsidR="00A1198E" w:rsidRPr="00A1198E">
        <w:rPr>
          <w:rFonts w:ascii="Arial" w:hAnsi="Arial" w:cs="Arial"/>
          <w:sz w:val="22"/>
        </w:rPr>
        <w:t xml:space="preserve"> Seoul National University Hospital, Transdisciplinary Department of Medicine &amp; Advanced Technology, Seoul, Republic of Korea</w:t>
      </w:r>
    </w:p>
    <w:p w:rsidR="00A1198E" w:rsidRPr="00A1198E" w:rsidRDefault="00435963" w:rsidP="00A1198E">
      <w:pPr>
        <w:widowControl/>
        <w:wordWrap/>
        <w:autoSpaceDE/>
        <w:autoSpaceDN/>
        <w:rPr>
          <w:rFonts w:ascii="Arial" w:hAnsi="Arial" w:cs="Arial"/>
          <w:sz w:val="22"/>
        </w:rPr>
      </w:pPr>
      <w:r>
        <w:rPr>
          <w:rFonts w:ascii="Arial" w:hAnsi="Arial" w:cs="Arial"/>
          <w:sz w:val="22"/>
          <w:vertAlign w:val="superscript"/>
        </w:rPr>
        <w:t>f</w:t>
      </w:r>
      <w:r w:rsidR="00A1198E" w:rsidRPr="00A1198E">
        <w:rPr>
          <w:rFonts w:ascii="Arial" w:hAnsi="Arial" w:cs="Arial"/>
          <w:sz w:val="22"/>
        </w:rPr>
        <w:t xml:space="preserve"> Seoul National University Hospital, Office of Hospital Information, Seoul, Republic of Korea</w:t>
      </w:r>
    </w:p>
    <w:p w:rsidR="00831D9B" w:rsidRDefault="005B7E9B" w:rsidP="00831D9B">
      <w:pPr>
        <w:widowControl/>
        <w:wordWrap/>
        <w:autoSpaceDE/>
        <w:autoSpaceDN/>
        <w:rPr>
          <w:rFonts w:ascii="Arial" w:hAnsi="Arial" w:cs="Arial"/>
          <w:sz w:val="22"/>
        </w:rPr>
      </w:pPr>
      <w:r w:rsidRPr="005B7E9B">
        <w:rPr>
          <w:rFonts w:ascii="Arial" w:hAnsi="Arial" w:cs="Arial" w:hint="eastAsia"/>
          <w:sz w:val="22"/>
        </w:rPr>
        <w:t>†</w:t>
      </w:r>
      <w:r w:rsidR="0040696A">
        <w:rPr>
          <w:rFonts w:ascii="Arial" w:hAnsi="Arial" w:cs="Arial" w:hint="eastAsia"/>
          <w:sz w:val="22"/>
        </w:rPr>
        <w:t xml:space="preserve">These </w:t>
      </w:r>
      <w:r w:rsidR="00A1198E" w:rsidRPr="00A1198E">
        <w:rPr>
          <w:rFonts w:ascii="Arial" w:hAnsi="Arial" w:cs="Arial"/>
          <w:sz w:val="22"/>
        </w:rPr>
        <w:t>Authors contributed equally to this work</w:t>
      </w:r>
      <w:r w:rsidR="00E95521">
        <w:rPr>
          <w:rFonts w:ascii="Arial" w:hAnsi="Arial" w:cs="Arial"/>
          <w:sz w:val="22"/>
        </w:rPr>
        <w:t>.</w:t>
      </w:r>
    </w:p>
    <w:p w:rsidR="009403F0" w:rsidRDefault="009403F0" w:rsidP="00831D9B">
      <w:pPr>
        <w:widowControl/>
        <w:wordWrap/>
        <w:autoSpaceDE/>
        <w:autoSpaceDN/>
        <w:rPr>
          <w:rFonts w:ascii="Arial" w:hAnsi="Arial" w:cs="Arial"/>
          <w:sz w:val="22"/>
        </w:rPr>
      </w:pPr>
    </w:p>
    <w:p w:rsidR="00831D9B" w:rsidRPr="00D4481C" w:rsidRDefault="00831D9B" w:rsidP="00831D9B">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831D9B" w:rsidRPr="008F3F49" w:rsidRDefault="006C1602" w:rsidP="00831D9B">
      <w:pPr>
        <w:wordWrap/>
        <w:spacing w:line="480" w:lineRule="auto"/>
        <w:rPr>
          <w:rFonts w:ascii="Arial" w:hAnsi="Arial" w:cs="Arial"/>
          <w:sz w:val="24"/>
          <w:szCs w:val="24"/>
        </w:rPr>
      </w:pPr>
      <w:r w:rsidRPr="008F3F49">
        <w:rPr>
          <w:rFonts w:ascii="Arial" w:hAnsi="Arial" w:cs="Arial"/>
          <w:sz w:val="24"/>
          <w:szCs w:val="24"/>
        </w:rPr>
        <w:t>Keewon Kim</w:t>
      </w:r>
      <w:r w:rsidR="00831D9B" w:rsidRPr="008F3F49">
        <w:rPr>
          <w:rFonts w:ascii="Arial" w:hAnsi="Arial" w:cs="Arial"/>
          <w:sz w:val="24"/>
          <w:szCs w:val="24"/>
        </w:rPr>
        <w:t>, MD, PhD</w:t>
      </w:r>
    </w:p>
    <w:p w:rsidR="00831D9B" w:rsidRPr="008F3F49" w:rsidRDefault="005A5393" w:rsidP="00831D9B">
      <w:pPr>
        <w:wordWrap/>
        <w:spacing w:line="480" w:lineRule="auto"/>
        <w:rPr>
          <w:rFonts w:ascii="Arial" w:hAnsi="Arial" w:cs="Arial"/>
          <w:sz w:val="24"/>
          <w:szCs w:val="24"/>
        </w:rPr>
      </w:pPr>
      <w:r w:rsidRPr="008F3F49">
        <w:rPr>
          <w:rFonts w:ascii="Arial" w:hAnsi="Arial" w:cs="Arial"/>
          <w:sz w:val="24"/>
          <w:szCs w:val="24"/>
        </w:rPr>
        <w:t xml:space="preserve">Department of Rehabilitation Medicine, Seoul National University Hospital, </w:t>
      </w:r>
      <w:r w:rsidR="00831D9B" w:rsidRPr="008F3F49">
        <w:rPr>
          <w:rFonts w:ascii="Arial" w:hAnsi="Arial" w:cs="Arial"/>
          <w:sz w:val="24"/>
          <w:szCs w:val="24"/>
        </w:rPr>
        <w:t>101, Daehak-ro, Jongno-gu, Seoul, Republic of Korea</w:t>
      </w:r>
    </w:p>
    <w:p w:rsidR="00831D9B" w:rsidRPr="008F3F49" w:rsidRDefault="00831D9B" w:rsidP="00831D9B">
      <w:pPr>
        <w:wordWrap/>
        <w:spacing w:line="480" w:lineRule="auto"/>
        <w:rPr>
          <w:rFonts w:ascii="Arial" w:hAnsi="Arial" w:cs="Arial"/>
          <w:sz w:val="24"/>
          <w:szCs w:val="24"/>
        </w:rPr>
      </w:pPr>
      <w:r w:rsidRPr="008F3F49">
        <w:rPr>
          <w:rFonts w:ascii="Arial" w:hAnsi="Arial" w:cs="Arial"/>
          <w:sz w:val="24"/>
          <w:szCs w:val="24"/>
        </w:rPr>
        <w:t>Tel: +82-2-2072-</w:t>
      </w:r>
    </w:p>
    <w:p w:rsidR="00831D9B" w:rsidRPr="008F3F49" w:rsidRDefault="00831D9B" w:rsidP="00831D9B">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Pr="008F3F49" w:rsidRDefault="00831D9B" w:rsidP="00831D9B">
      <w:pPr>
        <w:wordWrap/>
        <w:spacing w:line="480" w:lineRule="auto"/>
        <w:rPr>
          <w:rFonts w:ascii="Arial" w:hAnsi="Arial" w:cs="Arial"/>
          <w:sz w:val="24"/>
          <w:szCs w:val="24"/>
        </w:rPr>
      </w:pPr>
      <w:r w:rsidRPr="008F3F49">
        <w:rPr>
          <w:rFonts w:ascii="Arial" w:hAnsi="Arial" w:cs="Arial"/>
          <w:sz w:val="24"/>
          <w:szCs w:val="24"/>
        </w:rPr>
        <w:t xml:space="preserve">E-mail: </w:t>
      </w:r>
      <w:r w:rsidR="00D37295" w:rsidRPr="008F3F49">
        <w:rPr>
          <w:rFonts w:ascii="Arial" w:hAnsi="Arial" w:cs="Arial"/>
          <w:sz w:val="24"/>
          <w:szCs w:val="24"/>
        </w:rPr>
        <w:t>keewonkimm.d@gmail.com</w:t>
      </w:r>
    </w:p>
    <w:p w:rsidR="00D37295" w:rsidRPr="008F3F49" w:rsidRDefault="008B107A" w:rsidP="00831D9B">
      <w:pPr>
        <w:wordWrap/>
        <w:spacing w:line="480" w:lineRule="auto"/>
        <w:rPr>
          <w:rFonts w:ascii="Arial" w:hAnsi="Arial" w:cs="Arial"/>
          <w:b/>
          <w:sz w:val="24"/>
          <w:szCs w:val="24"/>
        </w:rPr>
      </w:pPr>
      <w:r w:rsidRPr="008F3F49">
        <w:rPr>
          <w:rFonts w:ascii="Arial" w:hAnsi="Arial" w:cs="Arial"/>
          <w:b/>
          <w:sz w:val="24"/>
          <w:szCs w:val="24"/>
        </w:rPr>
        <w:t>And</w:t>
      </w:r>
    </w:p>
    <w:p w:rsidR="008B107A" w:rsidRPr="008F3F49" w:rsidRDefault="00431814" w:rsidP="00831D9B">
      <w:pPr>
        <w:wordWrap/>
        <w:spacing w:line="480" w:lineRule="auto"/>
        <w:rPr>
          <w:rFonts w:ascii="Arial" w:hAnsi="Arial" w:cs="Arial"/>
          <w:sz w:val="24"/>
          <w:szCs w:val="24"/>
        </w:rPr>
      </w:pPr>
      <w:r w:rsidRPr="008F3F49">
        <w:rPr>
          <w:rFonts w:ascii="Arial" w:hAnsi="Arial" w:cs="Arial"/>
          <w:sz w:val="24"/>
          <w:szCs w:val="24"/>
        </w:rPr>
        <w:lastRenderedPageBreak/>
        <w:t>Seung-Bo Lee, PhD</w:t>
      </w:r>
    </w:p>
    <w:p w:rsidR="005A5393" w:rsidRPr="008F3F49" w:rsidRDefault="005A5393" w:rsidP="005A5393">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5A5393" w:rsidRPr="008F3F49" w:rsidRDefault="005A5393" w:rsidP="005A5393">
      <w:pPr>
        <w:wordWrap/>
        <w:spacing w:line="480" w:lineRule="auto"/>
        <w:rPr>
          <w:rFonts w:ascii="Arial" w:hAnsi="Arial" w:cs="Arial"/>
          <w:sz w:val="24"/>
          <w:szCs w:val="24"/>
        </w:rPr>
      </w:pPr>
      <w:r w:rsidRPr="008F3F49">
        <w:rPr>
          <w:rFonts w:ascii="Arial" w:hAnsi="Arial" w:cs="Arial"/>
          <w:sz w:val="24"/>
          <w:szCs w:val="24"/>
        </w:rPr>
        <w:t>Tel: +82-2-2072-</w:t>
      </w:r>
    </w:p>
    <w:p w:rsidR="005A5393" w:rsidRPr="008F3F49" w:rsidRDefault="005A5393" w:rsidP="005A5393">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5A5393" w:rsidP="0019309E">
      <w:pPr>
        <w:wordWrap/>
        <w:spacing w:line="480" w:lineRule="auto"/>
        <w:rPr>
          <w:rFonts w:ascii="Arial" w:hAnsi="Arial" w:cs="Arial"/>
          <w:sz w:val="22"/>
        </w:rPr>
      </w:pPr>
      <w:r w:rsidRPr="008F3F49">
        <w:rPr>
          <w:rFonts w:ascii="Arial" w:hAnsi="Arial" w:cs="Arial"/>
          <w:sz w:val="24"/>
          <w:szCs w:val="24"/>
        </w:rPr>
        <w:t xml:space="preserve">E-mail: </w:t>
      </w:r>
      <w:r w:rsidR="0019309E" w:rsidRPr="008F3F49">
        <w:rPr>
          <w:rFonts w:ascii="Arial" w:hAnsi="Arial" w:cs="Arial"/>
          <w:sz w:val="24"/>
          <w:szCs w:val="24"/>
        </w:rPr>
        <w:t>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Pr="003475A8" w:rsidRDefault="003475A8" w:rsidP="00EE49C7">
      <w:pPr>
        <w:spacing w:line="480" w:lineRule="auto"/>
        <w:rPr>
          <w:rFonts w:ascii="Arial" w:hAnsi="Arial" w:cs="Arial"/>
          <w:sz w:val="22"/>
        </w:rPr>
      </w:pPr>
      <w:r w:rsidRPr="003475A8">
        <w:rPr>
          <w:rFonts w:ascii="Arial" w:hAnsi="Arial" w:cs="Arial"/>
          <w:sz w:val="22"/>
        </w:rPr>
        <w:t>introduction</w:t>
      </w:r>
    </w:p>
    <w:p w:rsidR="003475A8" w:rsidRDefault="003475A8">
      <w:pPr>
        <w:widowControl/>
        <w:wordWrap/>
        <w:autoSpaceDE/>
        <w:autoSpaceDN/>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w:t>
      </w:r>
      <w:r w:rsidR="00AA1D9E">
        <w:rPr>
          <w:rFonts w:ascii="Arial" w:hAnsi="Arial" w:cs="Arial"/>
          <w:sz w:val="22"/>
        </w:rPr>
        <w:t>al</w:t>
      </w:r>
      <w:r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Pr="00CD5892">
        <w:rPr>
          <w:rFonts w:ascii="Arial" w:hAnsi="Arial" w:cs="Arial"/>
          <w:sz w:val="22"/>
        </w:rPr>
        <w:t>and</w:t>
      </w:r>
      <w:r w:rsidR="004E75C5">
        <w:rPr>
          <w:rFonts w:ascii="Arial" w:hAnsi="Arial" w:cs="Arial"/>
          <w:sz w:val="22"/>
        </w:rPr>
        <w:t xml:space="preserve"> volitional state</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It is </w:t>
      </w:r>
      <w:r w:rsidR="00425E2C">
        <w:rPr>
          <w:rFonts w:ascii="Arial" w:hAnsi="Arial" w:cs="Arial"/>
          <w:sz w:val="22"/>
        </w:rPr>
        <w:t>used</w:t>
      </w:r>
      <w:r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abnormalities in EMG signal</w:t>
      </w:r>
      <w:r w:rsidR="004802DC">
        <w:rPr>
          <w:rFonts w:ascii="Arial" w:hAnsi="Arial" w:cs="Arial"/>
          <w:sz w:val="22"/>
        </w:rPr>
        <w:t>s</w:t>
      </w:r>
      <w:r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Among </w:t>
      </w:r>
      <w:r w:rsidR="007E3676">
        <w:rPr>
          <w:rFonts w:ascii="Arial" w:hAnsi="Arial" w:cs="Arial"/>
          <w:sz w:val="22"/>
        </w:rPr>
        <w:t>the EMG signals</w:t>
      </w:r>
      <w:r w:rsidRPr="00CD5892">
        <w:rPr>
          <w:rFonts w:ascii="Arial" w:hAnsi="Arial" w:cs="Arial"/>
          <w:sz w:val="22"/>
        </w:rPr>
        <w:t xml:space="preserve">, </w:t>
      </w:r>
      <w:r w:rsidR="007E3676">
        <w:rPr>
          <w:rFonts w:ascii="Arial" w:hAnsi="Arial" w:cs="Arial"/>
          <w:sz w:val="22"/>
        </w:rPr>
        <w:t xml:space="preserve">the signal recorded during muscle contraction is called </w:t>
      </w:r>
      <w:r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Pr="00CD5892">
        <w:rPr>
          <w:rFonts w:ascii="Arial" w:hAnsi="Arial" w:cs="Arial"/>
          <w:sz w:val="22"/>
        </w:rPr>
        <w:t xml:space="preserve">. </w:t>
      </w:r>
      <w:r w:rsidR="006608BD">
        <w:rPr>
          <w:rFonts w:ascii="Arial" w:hAnsi="Arial" w:cs="Arial"/>
          <w:sz w:val="22"/>
        </w:rPr>
        <w:t>It has been known that the EMG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Pr="00CD5892">
        <w:rPr>
          <w:rFonts w:ascii="Arial" w:hAnsi="Arial" w:cs="Arial"/>
          <w:sz w:val="22"/>
        </w:rPr>
        <w:t>large amplitudes, long durations,</w:t>
      </w:r>
      <w:r w:rsidR="00E27531">
        <w:rPr>
          <w:rFonts w:ascii="Arial" w:hAnsi="Arial" w:cs="Arial"/>
          <w:sz w:val="22"/>
        </w:rPr>
        <w:t xml:space="preserve"> and</w:t>
      </w:r>
      <w:r w:rsidRPr="00CD5892">
        <w:rPr>
          <w:rFonts w:ascii="Arial" w:hAnsi="Arial" w:cs="Arial"/>
          <w:sz w:val="22"/>
        </w:rPr>
        <w:t xml:space="preserve"> re</w:t>
      </w:r>
      <w:r w:rsidR="006608BD">
        <w:rPr>
          <w:rFonts w:ascii="Arial" w:hAnsi="Arial" w:cs="Arial"/>
          <w:sz w:val="22"/>
        </w:rPr>
        <w:t>duced recruitments</w:t>
      </w:r>
      <w:r w:rsidRPr="00CD5892">
        <w:rPr>
          <w:rFonts w:ascii="Arial" w:hAnsi="Arial" w:cs="Arial"/>
          <w:sz w:val="22"/>
        </w:rPr>
        <w:t xml:space="preserve">, whereas </w:t>
      </w:r>
      <w:r w:rsidR="006608BD">
        <w:rPr>
          <w:rFonts w:ascii="Arial" w:hAnsi="Arial" w:cs="Arial"/>
          <w:sz w:val="22"/>
        </w:rPr>
        <w:t>the EMG signal</w:t>
      </w:r>
      <w:r w:rsidR="001A7721">
        <w:rPr>
          <w:rFonts w:ascii="Arial" w:hAnsi="Arial" w:cs="Arial"/>
          <w:sz w:val="22"/>
        </w:rPr>
        <w:t>s</w:t>
      </w:r>
      <w:r w:rsidR="006608BD">
        <w:rPr>
          <w:rFonts w:ascii="Arial" w:hAnsi="Arial" w:cs="Arial"/>
          <w:sz w:val="22"/>
        </w:rPr>
        <w:t xml:space="preserve"> seen when examining a patient with </w:t>
      </w:r>
      <w:r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EMG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Pr="00CD5892">
        <w:rPr>
          <w:rFonts w:ascii="Arial" w:hAnsi="Arial" w:cs="Arial"/>
          <w:sz w:val="22"/>
        </w:rPr>
        <w:t>.</w:t>
      </w:r>
      <w:r w:rsidR="00C65671">
        <w:rPr>
          <w:rFonts w:ascii="Arial" w:hAnsi="Arial" w:cs="Arial"/>
          <w:sz w:val="22"/>
        </w:rPr>
        <w:t xml:space="preserve"> </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4C11C5">
        <w:rPr>
          <w:rFonts w:ascii="Arial" w:hAnsi="Arial" w:cs="Arial"/>
          <w:sz w:val="22"/>
        </w:rPr>
        <w:t>EMG</w:t>
      </w:r>
      <w:r w:rsidRPr="0020261F">
        <w:rPr>
          <w:rFonts w:ascii="Arial" w:hAnsi="Arial" w:cs="Arial"/>
          <w:sz w:val="22"/>
        </w:rPr>
        <w:t xml:space="preserve">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Additionally, to recognize abnormalities of 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EMG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ace EMG or needle EMG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EMG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415EF7">
        <w:rPr>
          <w:rFonts w:ascii="Arial" w:hAnsi="Arial" w:cs="Arial"/>
          <w:sz w:val="22"/>
        </w:rPr>
        <w:t>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D12E4E">
        <w:rPr>
          <w:rFonts w:ascii="Arial" w:hAnsi="Arial" w:cs="Arial"/>
          <w:sz w:val="22"/>
        </w:rPr>
        <w:t>nEMGNet</w:t>
      </w:r>
      <w:r w:rsidR="00BD1524">
        <w:rPr>
          <w:rFonts w:ascii="Arial" w:hAnsi="Arial" w:cs="Arial"/>
          <w:sz w:val="22"/>
        </w:rPr>
        <w:t xml:space="preserve">” </w:t>
      </w:r>
      <w:r w:rsidR="003A6FC8">
        <w:rPr>
          <w:rFonts w:ascii="Arial" w:hAnsi="Arial" w:cs="Arial"/>
          <w:sz w:val="22"/>
        </w:rPr>
        <w:t>after the</w:t>
      </w:r>
      <w:r w:rsidR="003A6FC8">
        <w:rPr>
          <w:rFonts w:ascii="Arial" w:hAnsi="Arial" w:cs="Arial"/>
          <w:sz w:val="22"/>
        </w:rPr>
        <w:t xml:space="preserv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EMG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nEMGNet,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results of EMG signals by nEMGNet and 6 physicians with more than 1 year of EMG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EMG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59065C" w:rsidP="007214B8">
      <w:pPr>
        <w:spacing w:line="480" w:lineRule="auto"/>
        <w:ind w:firstLineChars="50" w:firstLine="110"/>
        <w:rPr>
          <w:rFonts w:ascii="Arial" w:hAnsi="Arial" w:cs="Arial"/>
          <w:sz w:val="22"/>
        </w:rPr>
      </w:pPr>
      <w:r>
        <w:rPr>
          <w:rFonts w:ascii="Arial" w:hAnsi="Arial" w:cs="Arial"/>
          <w:sz w:val="22"/>
        </w:rPr>
        <w:t>In this study, EMG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3A5A78">
        <w:rPr>
          <w:rFonts w:ascii="Arial" w:hAnsi="Arial" w:cs="Arial"/>
          <w:sz w:val="22"/>
        </w:rPr>
        <w:t xml:space="preserve">Winconsin, </w:t>
      </w:r>
      <w:r w:rsidR="00A47591" w:rsidRPr="00EE49C7">
        <w:rPr>
          <w:rFonts w:ascii="Arial" w:hAnsi="Arial" w:cs="Arial"/>
          <w:sz w:val="22"/>
        </w:rPr>
        <w:t>USA).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w:t>
      </w:r>
      <w:r w:rsidR="002C60BA">
        <w:rPr>
          <w:rFonts w:ascii="Arial" w:hAnsi="Arial" w:cs="Arial"/>
          <w:b/>
          <w:sz w:val="24"/>
        </w:rPr>
        <w:t xml:space="preserve"> the</w:t>
      </w:r>
      <w:r w:rsidRPr="000634FE">
        <w:rPr>
          <w:rFonts w:ascii="Arial" w:hAnsi="Arial" w:cs="Arial"/>
          <w:b/>
          <w:sz w:val="24"/>
        </w:rPr>
        <w:t xml:space="preserve"> </w:t>
      </w:r>
      <w:r w:rsidR="002C60BA">
        <w:rPr>
          <w:rFonts w:ascii="Arial" w:hAnsi="Arial" w:cs="Arial"/>
          <w:b/>
          <w:sz w:val="24"/>
        </w:rPr>
        <w:t>nEMGNet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EMG signal, we used a 1-dimensional convolutional neural network (CNN) </w:t>
      </w:r>
      <w:r w:rsidR="00153B80">
        <w:rPr>
          <w:rFonts w:ascii="Arial" w:hAnsi="Arial" w:cs="Arial"/>
          <w:sz w:val="22"/>
        </w:rPr>
        <w:t xml:space="preserve">named </w:t>
      </w:r>
      <w:r>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 xml:space="preserve">(Table1) </w:t>
      </w:r>
    </w:p>
    <w:tbl>
      <w:tblPr>
        <w:tblW w:w="854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244"/>
        <w:gridCol w:w="3244"/>
        <w:gridCol w:w="2061"/>
      </w:tblGrid>
      <w:tr w:rsidR="00403D69" w:rsidRPr="003D40E9" w:rsidTr="007F0EF0">
        <w:trPr>
          <w:trHeight w:val="566"/>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7F0EF0">
        <w:trPr>
          <w:trHeight w:val="566"/>
        </w:trPr>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7F0EF0">
        <w:trPr>
          <w:trHeight w:val="275"/>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7F0EF0">
        <w:trPr>
          <w:trHeight w:val="107"/>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7F0EF0">
        <w:trPr>
          <w:trHeight w:val="566"/>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7F0EF0">
        <w:trPr>
          <w:trHeight w:val="321"/>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706"/>
        <w:gridCol w:w="1940"/>
        <w:gridCol w:w="1940"/>
        <w:gridCol w:w="1940"/>
      </w:tblGrid>
      <w:tr w:rsidR="003B24A0" w:rsidRPr="007F0EF0" w:rsidTr="00902C98">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D</w:t>
            </w:r>
          </w:p>
        </w:tc>
      </w:tr>
      <w:tr w:rsidR="003B24A0" w:rsidRPr="007F0EF0" w:rsidTr="0026169F">
        <w:trPr>
          <w:trHeight w:val="762"/>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26169F">
        <w:trPr>
          <w:trHeight w:val="776"/>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26169F">
        <w:trPr>
          <w:trHeight w:val="776"/>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8</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26169F">
        <w:trPr>
          <w:trHeight w:val="776"/>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26169F">
        <w:trPr>
          <w:trHeight w:val="762"/>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26169F">
        <w:trPr>
          <w:trHeight w:val="429"/>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26169F">
        <w:trPr>
          <w:trHeight w:val="429"/>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26169F">
        <w:trPr>
          <w:trHeight w:val="429"/>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26169F">
        <w:trPr>
          <w:trHeight w:val="443"/>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26169F">
        <w:trPr>
          <w:trHeight w:val="429"/>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26169F">
        <w:trPr>
          <w:trHeight w:val="429"/>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w:t>
      </w:r>
      <w:r w:rsidR="003626A4" w:rsidRPr="00920D9E">
        <w:rPr>
          <w:rFonts w:ascii="Arial" w:hAnsi="Arial" w:cs="Arial"/>
          <w:sz w:val="22"/>
        </w:rPr>
        <w:lastRenderedPageBreak/>
        <w:t xml:space="preserve">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hint="eastAsia"/>
          <w:sz w:val="22"/>
        </w:rPr>
      </w:pPr>
      <w:r w:rsidRPr="00F37C17">
        <w:rPr>
          <w:rFonts w:ascii="Arial" w:hAnsi="Arial" w:cs="Arial"/>
          <w:sz w:val="22"/>
        </w:rPr>
        <w:t>The initial values of nEMGNet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ter averaging 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w:t>
      </w:r>
      <w:r w:rsidR="00341C77">
        <w:rPr>
          <w:rFonts w:ascii="Arial" w:hAnsi="Arial" w:cs="Arial"/>
          <w:sz w:val="22"/>
        </w:rPr>
        <w:lastRenderedPageBreak/>
        <w:t xml:space="preserve">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hint="eastAsia"/>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w:t>
      </w:r>
      <w:r w:rsidR="004A7808">
        <w:rPr>
          <w:rFonts w:ascii="Arial" w:hAnsi="Arial" w:cs="Arial"/>
          <w:b/>
          <w:sz w:val="24"/>
        </w:rPr>
        <w:t xml:space="preserve">classification </w:t>
      </w:r>
      <w:r w:rsidRPr="003F5E44">
        <w:rPr>
          <w:rFonts w:ascii="Arial" w:hAnsi="Arial" w:cs="Arial"/>
          <w:b/>
          <w:sz w:val="24"/>
        </w:rPr>
        <w:t>result</w:t>
      </w:r>
      <w:r w:rsidR="008944D8">
        <w:rPr>
          <w:rFonts w:ascii="Arial" w:hAnsi="Arial" w:cs="Arial"/>
          <w:b/>
          <w:sz w:val="24"/>
        </w:rPr>
        <w:t>s</w:t>
      </w:r>
      <w:r w:rsidRPr="003F5E44">
        <w:rPr>
          <w:rFonts w:ascii="Arial" w:hAnsi="Arial" w:cs="Arial"/>
          <w:b/>
          <w:sz w:val="24"/>
        </w:rPr>
        <w:t xml:space="preserve"> </w:t>
      </w:r>
    </w:p>
    <w:p w:rsidR="004653DF" w:rsidRDefault="00C113C8" w:rsidP="003E0649">
      <w:pPr>
        <w:spacing w:line="480" w:lineRule="auto"/>
        <w:ind w:leftChars="50" w:left="100" w:firstLineChars="50" w:firstLine="110"/>
        <w:rPr>
          <w:rFonts w:ascii="Arial" w:hAnsi="Arial" w:cs="Arial"/>
          <w:sz w:val="22"/>
        </w:rPr>
      </w:pPr>
      <w:r>
        <w:rPr>
          <w:rFonts w:ascii="Arial" w:hAnsi="Arial" w:cs="Arial"/>
          <w:sz w:val="22"/>
        </w:rPr>
        <w:t>EMG signal was classified into 2 stages</w:t>
      </w:r>
      <w:r w:rsidR="000F6B5D">
        <w:rPr>
          <w:rFonts w:ascii="Arial" w:hAnsi="Arial" w:cs="Arial"/>
          <w:sz w:val="22"/>
        </w:rPr>
        <w:t xml:space="preserve"> through nEMGNet. First, the EMG signals of individual muscles were classified regardless of the subject, and the individually classified EMG signals of each muscle were collected for each subject, considering together, and then the subjects were classified</w:t>
      </w:r>
      <w:r>
        <w:rPr>
          <w:rFonts w:ascii="Arial" w:hAnsi="Arial" w:cs="Arial"/>
          <w:sz w:val="22"/>
        </w:rPr>
        <w:t xml:space="preserve">. </w:t>
      </w:r>
      <w:r w:rsidR="00324F73">
        <w:rPr>
          <w:rFonts w:ascii="Arial" w:hAnsi="Arial" w:cs="Arial"/>
          <w:sz w:val="22"/>
        </w:rPr>
        <w:t xml:space="preserve">And the performance of nEMGNet was evaluated </w:t>
      </w:r>
      <w:r w:rsidR="00967759">
        <w:rPr>
          <w:rFonts w:ascii="Arial" w:hAnsi="Arial" w:cs="Arial"/>
          <w:sz w:val="22"/>
        </w:rPr>
        <w:t>with the following indicators</w:t>
      </w:r>
      <w:bookmarkStart w:id="0" w:name="_GoBack"/>
      <w:bookmarkEnd w:id="0"/>
      <w:r w:rsidR="00967759">
        <w:rPr>
          <w:rFonts w:ascii="Arial" w:hAnsi="Arial" w:cs="Arial"/>
          <w:sz w:val="22"/>
        </w:rPr>
        <w:t xml:space="preserve">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w:t>
      </w:r>
      <w:r w:rsidR="00EB3DF6">
        <w:rPr>
          <w:rFonts w:ascii="Arial" w:hAnsi="Arial" w:cs="Arial" w:hint="eastAsia"/>
          <w:sz w:val="22"/>
        </w:rPr>
        <w:lastRenderedPageBreak/>
        <w:t>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DD734C" w:rsidTr="00EF5755">
        <w:trPr>
          <w:trHeight w:val="584"/>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89"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2005"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90"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805" w:type="dxa"/>
            <w:tcBorders>
              <w:top w:val="single" w:sz="4" w:space="0" w:color="auto"/>
              <w:bottom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EF5755">
        <w:trPr>
          <w:trHeight w:val="584"/>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89"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2005"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90"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805"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portion of EMG according to location of muscle (%)</w:t>
            </w:r>
          </w:p>
        </w:tc>
        <w:tc>
          <w:tcPr>
            <w:tcW w:w="5984" w:type="dxa"/>
            <w:gridSpan w:val="3"/>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files</w:t>
            </w:r>
          </w:p>
        </w:tc>
        <w:tc>
          <w:tcPr>
            <w:tcW w:w="1989"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25</w:t>
            </w:r>
          </w:p>
        </w:tc>
        <w:tc>
          <w:tcPr>
            <w:tcW w:w="2005"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61</w:t>
            </w:r>
          </w:p>
        </w:tc>
        <w:tc>
          <w:tcPr>
            <w:tcW w:w="1990"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97</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89"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2005"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90"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EMG signal data number (n (%))</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2700 (33.5)</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3664 (45.4)</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06 (21.1)</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w:t>
      </w:r>
      <w:r w:rsidR="009108AB">
        <w:rPr>
          <w:rFonts w:ascii="Arial" w:hAnsi="Arial" w:cs="Arial"/>
          <w:sz w:val="22"/>
        </w:rPr>
        <w:lastRenderedPageBreak/>
        <w:t xml:space="preserve">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w:t>
      </w:r>
      <w:r w:rsidR="0032206A">
        <w:rPr>
          <w:rFonts w:ascii="Arial" w:hAnsi="Arial" w:cs="Arial"/>
          <w:sz w:val="22"/>
        </w:rPr>
        <w:lastRenderedPageBreak/>
        <w:t>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14"/>
        <w:gridCol w:w="2163"/>
        <w:gridCol w:w="2561"/>
        <w:gridCol w:w="2561"/>
      </w:tblGrid>
      <w:tr w:rsidR="00AC4790" w:rsidRPr="009D4FF3" w:rsidTr="009D4FF3">
        <w:trPr>
          <w:trHeight w:val="957"/>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nEMGNet</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argmax)</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Subject features</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all)</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Subject features</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proximal/distal)</w:t>
            </w:r>
          </w:p>
        </w:tc>
      </w:tr>
      <w:tr w:rsidR="00AC4790" w:rsidRPr="009D4FF3" w:rsidTr="009D4FF3">
        <w:trPr>
          <w:trHeight w:val="400"/>
        </w:trPr>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10.75%</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4.90%</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10.23%</w:t>
            </w:r>
          </w:p>
        </w:tc>
      </w:tr>
      <w:tr w:rsidR="00AC4790" w:rsidRPr="009D4FF3" w:rsidTr="009D4FF3">
        <w:trPr>
          <w:trHeight w:val="385"/>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7.27%</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4.83%</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5.28%</w:t>
            </w:r>
          </w:p>
        </w:tc>
      </w:tr>
      <w:tr w:rsidR="00AC4790" w:rsidRPr="009D4FF3" w:rsidTr="009D4FF3">
        <w:trPr>
          <w:trHeight w:val="400"/>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7.77%</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6.35%</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6.80%</w:t>
            </w:r>
          </w:p>
        </w:tc>
      </w:tr>
      <w:tr w:rsidR="00AC4790" w:rsidRPr="009D4FF3" w:rsidTr="009D4FF3">
        <w:trPr>
          <w:trHeight w:val="400"/>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6.93%</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6.35%</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p>
    <w:p w:rsidR="00AC4790" w:rsidRDefault="00AC4790" w:rsidP="00AC4790">
      <w:pPr>
        <w:spacing w:line="480" w:lineRule="auto"/>
        <w:rPr>
          <w:rFonts w:ascii="Arial" w:hAnsi="Arial" w:cs="Arial"/>
          <w:sz w:val="22"/>
        </w:rPr>
      </w:pPr>
    </w:p>
    <w:p w:rsidR="00AC4790" w:rsidRPr="00B401F4" w:rsidRDefault="002950A4"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accuracy of 4 versions of nEMGNet showed better than accuracy of results with reported algorithms from previous studies</w:t>
      </w:r>
      <w:r w:rsidR="00AC4790">
        <w:rPr>
          <w:rFonts w:ascii="Arial" w:hAnsi="Arial" w:cs="Arial" w:hint="eastAsia"/>
          <w:sz w:val="22"/>
        </w:rPr>
        <w:t>.</w:t>
      </w:r>
      <w:r w:rsidR="003C2BC5">
        <w:rPr>
          <w:rFonts w:ascii="Arial" w:hAnsi="Arial" w:cs="Arial"/>
          <w:sz w:val="22"/>
        </w:rPr>
        <w:t xml:space="preserve"> (Table 5</w:t>
      </w:r>
      <w:r w:rsidR="00AC4790">
        <w:rPr>
          <w:rFonts w:ascii="Arial" w:hAnsi="Arial" w:cs="Arial"/>
          <w:sz w:val="22"/>
        </w:rPr>
        <w:t>)</w:t>
      </w:r>
    </w:p>
    <w:tbl>
      <w:tblPr>
        <w:tblW w:w="9058" w:type="dxa"/>
        <w:tblCellMar>
          <w:top w:w="15" w:type="dxa"/>
          <w:left w:w="15" w:type="dxa"/>
          <w:bottom w:w="15" w:type="dxa"/>
          <w:right w:w="15" w:type="dxa"/>
        </w:tblCellMar>
        <w:tblLook w:val="04A0" w:firstRow="1" w:lastRow="0" w:firstColumn="1" w:lastColumn="0" w:noHBand="0" w:noVBand="1"/>
      </w:tblPr>
      <w:tblGrid>
        <w:gridCol w:w="1788"/>
        <w:gridCol w:w="1776"/>
        <w:gridCol w:w="1082"/>
        <w:gridCol w:w="764"/>
        <w:gridCol w:w="1083"/>
        <w:gridCol w:w="818"/>
        <w:gridCol w:w="983"/>
        <w:gridCol w:w="764"/>
      </w:tblGrid>
      <w:tr w:rsidR="00AC4790" w:rsidRPr="00B47F51" w:rsidTr="00B47F51">
        <w:trPr>
          <w:trHeight w:val="625"/>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Evaluation Metrics (%)</w:t>
            </w:r>
          </w:p>
        </w:tc>
      </w:tr>
      <w:tr w:rsidR="007772E0" w:rsidRPr="00B47F51" w:rsidTr="00B47F51">
        <w:trPr>
          <w:trHeight w:val="625"/>
        </w:trPr>
        <w:tc>
          <w:tcPr>
            <w:tcW w:w="0" w:type="auto"/>
            <w:vMerge/>
            <w:tcBorders>
              <w:top w:val="single" w:sz="4" w:space="0" w:color="000000"/>
              <w:bottom w:val="single" w:sz="4" w:space="0" w:color="000000"/>
            </w:tcBorders>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vMerge/>
            <w:tcBorders>
              <w:top w:val="single" w:sz="4" w:space="0" w:color="000000"/>
              <w:bottom w:val="single" w:sz="4" w:space="0" w:color="000000"/>
            </w:tcBorders>
            <w:vAlign w:val="center"/>
            <w:hideMark/>
          </w:tcPr>
          <w:p w:rsidR="00AC4790" w:rsidRPr="00B47F51" w:rsidRDefault="00AC4790" w:rsidP="00947D75">
            <w:pPr>
              <w:widowControl/>
              <w:wordWrap/>
              <w:autoSpaceDE/>
              <w:autoSpaceDN/>
              <w:spacing w:after="0" w:line="240" w:lineRule="auto"/>
              <w:jc w:val="left"/>
              <w:rPr>
                <w:rFonts w:ascii="Arial" w:eastAsia="굴림" w:hAnsi="Arial" w:cs="Arial"/>
                <w:kern w:val="0"/>
                <w:sz w:val="16"/>
                <w:szCs w:val="16"/>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MCC</w:t>
            </w:r>
          </w:p>
        </w:tc>
      </w:tr>
      <w:tr w:rsidR="007772E0" w:rsidRPr="00B47F51" w:rsidTr="00B47F51">
        <w:trPr>
          <w:trHeight w:val="394"/>
        </w:trPr>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A</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6.5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6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1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6.5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9.43</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33</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B</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6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5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7.9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6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91.4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77.70</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C</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8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5.7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8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91.2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66</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D</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8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5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6.6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8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90.5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16</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 xml:space="preserve">Nam et al. </w:t>
            </w:r>
            <w:r w:rsidR="00693A92" w:rsidRPr="00B47F51">
              <w:rPr>
                <w:rFonts w:ascii="Arial" w:eastAsia="굴림" w:hAnsi="Arial" w:cs="Arial"/>
                <w:color w:val="000000"/>
                <w:kern w:val="0"/>
                <w:sz w:val="16"/>
                <w:szCs w:val="16"/>
              </w:rPr>
              <w:t>[2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Inception-v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7.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1.38</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6.5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7.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8.3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42.03</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7772E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lastRenderedPageBreak/>
              <w:t xml:space="preserve">Nodera et al. </w:t>
            </w:r>
            <w:r w:rsidR="00693A92" w:rsidRPr="00B47F51">
              <w:rPr>
                <w:rFonts w:ascii="Arial" w:eastAsia="굴림" w:hAnsi="Arial" w:cs="Arial"/>
                <w:color w:val="000000"/>
                <w:kern w:val="0"/>
                <w:sz w:val="16"/>
                <w:szCs w:val="16"/>
              </w:rPr>
              <w:t>[28]</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sNet5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3.8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5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9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3.8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2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4.76</w:t>
            </w:r>
          </w:p>
        </w:tc>
      </w:tr>
      <w:tr w:rsidR="007772E0" w:rsidRPr="00B47F51" w:rsidTr="00B47F51">
        <w:trPr>
          <w:trHeight w:val="394"/>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sNet15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5.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9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1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5.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5.3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5.50</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VGG1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2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5.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6.8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2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8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5.42</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VGG1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3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9.6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7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3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1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2.91</w:t>
            </w:r>
          </w:p>
        </w:tc>
      </w:tr>
      <w:tr w:rsidR="007772E0" w:rsidRPr="00B47F51" w:rsidTr="00B47F51">
        <w:trPr>
          <w:trHeight w:val="378"/>
        </w:trPr>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Figure 4 Confusion matri</w:t>
      </w:r>
      <w:r w:rsidR="00B65882">
        <w:rPr>
          <w:rFonts w:ascii="Arial" w:hAnsi="Arial" w:cs="Arial"/>
          <w:sz w:val="22"/>
        </w:rPr>
        <w:t>ces</w:t>
      </w:r>
      <w:r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946C4A" w:rsidP="00CA59AD">
      <w:pPr>
        <w:spacing w:line="480" w:lineRule="auto"/>
        <w:rPr>
          <w:rFonts w:ascii="Arial" w:hAnsi="Arial" w:cs="Arial"/>
          <w:sz w:val="22"/>
        </w:rPr>
      </w:pPr>
      <w:r>
        <w:rPr>
          <w:rFonts w:ascii="Arial" w:hAnsi="Arial" w:cs="Arial"/>
          <w:sz w:val="22"/>
        </w:rPr>
        <w:t>Figure 5</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Pr>
          <w:rFonts w:ascii="Arial" w:hAnsi="Arial" w:cs="Arial"/>
          <w:sz w:val="22"/>
        </w:rPr>
        <w:t xml:space="preserve">nEMGNet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EMG and subject EMG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the inter-rater reliability between physicians and n</w:t>
      </w:r>
      <w:r w:rsidR="008C41EC">
        <w:rPr>
          <w:rFonts w:ascii="Arial" w:hAnsi="Arial" w:cs="Arial"/>
          <w:sz w:val="22"/>
        </w:rPr>
        <w:t>EMGNet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384"/>
        <w:gridCol w:w="2384"/>
      </w:tblGrid>
      <w:tr w:rsidR="00661BE8" w:rsidRPr="0026280E" w:rsidTr="00F809FF">
        <w:tc>
          <w:tcPr>
            <w:tcW w:w="424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2384"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2384" w:type="dxa"/>
            <w:tcBorders>
              <w:top w:val="single" w:sz="4" w:space="0" w:color="auto"/>
              <w:bottom w:val="single" w:sz="4" w:space="0" w:color="auto"/>
            </w:tcBorders>
          </w:tcPr>
          <w:p w:rsidR="00661BE8" w:rsidRPr="0026280E" w:rsidRDefault="00661BE8" w:rsidP="00CF4BDD">
            <w:pPr>
              <w:spacing w:line="480" w:lineRule="auto"/>
              <w:jc w:val="center"/>
              <w:rPr>
                <w:rFonts w:ascii="Arial" w:hAnsi="Arial" w:cs="Arial"/>
                <w:sz w:val="16"/>
              </w:rPr>
            </w:pPr>
            <w:r w:rsidRPr="0026280E">
              <w:rPr>
                <w:rFonts w:ascii="Arial" w:hAnsi="Arial" w:cs="Arial" w:hint="eastAsia"/>
                <w:sz w:val="16"/>
              </w:rPr>
              <w:t>nEMGNet</w:t>
            </w:r>
          </w:p>
        </w:tc>
      </w:tr>
      <w:tr w:rsidR="00661BE8" w:rsidRPr="0026280E" w:rsidTr="005D337C">
        <w:tc>
          <w:tcPr>
            <w:tcW w:w="424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2384" w:type="dxa"/>
            <w:tcBorders>
              <w:top w:val="single" w:sz="4" w:space="0" w:color="auto"/>
            </w:tcBorders>
            <w:vAlign w:val="center"/>
          </w:tcPr>
          <w:p w:rsidR="00661BE8" w:rsidRPr="0026280E" w:rsidRDefault="001D6A96" w:rsidP="00BF4C17">
            <w:pPr>
              <w:spacing w:line="480" w:lineRule="auto"/>
              <w:jc w:val="center"/>
              <w:rPr>
                <w:rFonts w:ascii="Arial" w:hAnsi="Arial" w:cs="Arial"/>
                <w:sz w:val="16"/>
              </w:rPr>
            </w:pPr>
            <w:r w:rsidRPr="0026280E">
              <w:rPr>
                <w:rFonts w:ascii="Arial" w:hAnsi="Arial" w:cs="Arial" w:hint="eastAsia"/>
                <w:sz w:val="16"/>
              </w:rPr>
              <w:t>5</w:t>
            </w:r>
            <w:r w:rsidR="0030785F" w:rsidRPr="0026280E">
              <w:rPr>
                <w:rFonts w:ascii="Arial" w:hAnsi="Arial" w:cs="Arial" w:hint="eastAsia"/>
                <w:sz w:val="16"/>
              </w:rPr>
              <w:t>3.66</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52.01</w:t>
            </w:r>
            <w:r w:rsidRPr="0026280E">
              <w:rPr>
                <w:rFonts w:ascii="Arial" w:hAnsi="Arial" w:cs="Arial"/>
                <w:sz w:val="16"/>
              </w:rPr>
              <w:t>*</w:t>
            </w:r>
          </w:p>
        </w:tc>
        <w:tc>
          <w:tcPr>
            <w:tcW w:w="2384" w:type="dxa"/>
            <w:tcBorders>
              <w:top w:val="single" w:sz="4" w:space="0" w:color="auto"/>
            </w:tcBorders>
            <w:vAlign w:val="center"/>
          </w:tcPr>
          <w:p w:rsidR="00661BE8" w:rsidRPr="0026280E" w:rsidRDefault="00E35944" w:rsidP="00BF4C17">
            <w:pPr>
              <w:spacing w:line="480" w:lineRule="auto"/>
              <w:jc w:val="center"/>
              <w:rPr>
                <w:rFonts w:ascii="Arial" w:hAnsi="Arial" w:cs="Arial"/>
                <w:sz w:val="16"/>
              </w:rPr>
            </w:pPr>
            <w:r w:rsidRPr="0026280E">
              <w:rPr>
                <w:rFonts w:ascii="Arial" w:hAnsi="Arial" w:cs="Arial" w:hint="eastAsia"/>
                <w:sz w:val="16"/>
              </w:rPr>
              <w:t>68.67</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81.03</w:t>
            </w:r>
          </w:p>
        </w:tc>
      </w:tr>
      <w:tr w:rsidR="007843C7" w:rsidRPr="0026280E" w:rsidTr="005D337C">
        <w:tc>
          <w:tcPr>
            <w:tcW w:w="424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2384"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450</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407</w:t>
            </w:r>
            <w:r w:rsidRPr="0026280E">
              <w:rPr>
                <w:rFonts w:ascii="Arial" w:hAnsi="Arial" w:cs="Arial"/>
                <w:sz w:val="16"/>
              </w:rPr>
              <w:t>*</w:t>
            </w:r>
          </w:p>
        </w:tc>
        <w:tc>
          <w:tcPr>
            <w:tcW w:w="2384"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514</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613</w:t>
            </w:r>
          </w:p>
        </w:tc>
      </w:tr>
      <w:tr w:rsidR="008F18AA" w:rsidRPr="0026280E" w:rsidTr="005D337C">
        <w:tc>
          <w:tcPr>
            <w:tcW w:w="424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2384"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304</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314</w:t>
            </w:r>
            <w:r w:rsidRPr="0026280E">
              <w:rPr>
                <w:rFonts w:ascii="Arial" w:hAnsi="Arial" w:cs="Arial"/>
                <w:sz w:val="16"/>
              </w:rPr>
              <w:t>*</w:t>
            </w:r>
          </w:p>
        </w:tc>
        <w:tc>
          <w:tcPr>
            <w:tcW w:w="2384"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531</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718</w:t>
            </w:r>
          </w:p>
        </w:tc>
      </w:tr>
      <w:tr w:rsidR="00E12E28" w:rsidRPr="0026280E" w:rsidTr="005D337C">
        <w:tc>
          <w:tcPr>
            <w:tcW w:w="424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2384" w:type="dxa"/>
            <w:vAlign w:val="center"/>
          </w:tcPr>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58</w:t>
            </w:r>
          </w:p>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60</w:t>
            </w:r>
          </w:p>
        </w:tc>
        <w:tc>
          <w:tcPr>
            <w:tcW w:w="2384" w:type="dxa"/>
            <w:vAlign w:val="center"/>
          </w:tcPr>
          <w:p w:rsidR="00E12E28" w:rsidRPr="0026280E" w:rsidRDefault="00E33C55" w:rsidP="00E12E28">
            <w:pPr>
              <w:spacing w:line="480" w:lineRule="auto"/>
              <w:jc w:val="center"/>
              <w:rPr>
                <w:rFonts w:ascii="Arial" w:hAnsi="Arial" w:cs="Arial"/>
                <w:sz w:val="16"/>
              </w:rPr>
            </w:pPr>
            <w:r w:rsidRPr="0026280E">
              <w:rPr>
                <w:rFonts w:ascii="Arial" w:hAnsi="Arial" w:cs="Arial" w:hint="eastAsia"/>
                <w:sz w:val="16"/>
              </w:rPr>
              <w:t>0.</w:t>
            </w:r>
            <w:r w:rsidRPr="0026280E">
              <w:rPr>
                <w:rFonts w:ascii="Arial" w:hAnsi="Arial" w:cs="Arial"/>
                <w:sz w:val="16"/>
              </w:rPr>
              <w:t>249</w:t>
            </w:r>
            <w:r w:rsidR="003E60A7" w:rsidRPr="003E60A7">
              <w:rPr>
                <w:rFonts w:ascii="Arial" w:eastAsia="맑은 고딕" w:hAnsi="Arial" w:cs="Arial"/>
                <w:sz w:val="16"/>
              </w:rPr>
              <w:t>†</w:t>
            </w:r>
          </w:p>
          <w:p w:rsidR="00E12E28" w:rsidRPr="0026280E" w:rsidRDefault="00E33C55" w:rsidP="00E33C55">
            <w:pPr>
              <w:spacing w:line="480" w:lineRule="auto"/>
              <w:jc w:val="center"/>
              <w:rPr>
                <w:rFonts w:ascii="Arial" w:hAnsi="Arial" w:cs="Arial"/>
                <w:sz w:val="16"/>
              </w:rPr>
            </w:pPr>
            <w:r w:rsidRPr="0026280E">
              <w:rPr>
                <w:rFonts w:ascii="Arial" w:hAnsi="Arial" w:cs="Arial" w:hint="eastAsia"/>
                <w:sz w:val="16"/>
              </w:rPr>
              <w:t>0.256</w:t>
            </w:r>
            <w:r w:rsidR="003E60A7" w:rsidRPr="003E60A7">
              <w:rPr>
                <w:rFonts w:ascii="Arial" w:eastAsia="맑은 고딕" w:hAnsi="Arial" w:cs="Arial"/>
                <w:sz w:val="16"/>
              </w:rPr>
              <w:t>†</w:t>
            </w:r>
          </w:p>
        </w:tc>
      </w:tr>
      <w:tr w:rsidR="00E12E28" w:rsidRPr="0026280E" w:rsidTr="005D337C">
        <w:tc>
          <w:tcPr>
            <w:tcW w:w="4248" w:type="dxa"/>
          </w:tcPr>
          <w:p w:rsidR="00E12E28" w:rsidRPr="0026280E" w:rsidRDefault="00E12E28" w:rsidP="005D337C">
            <w:pPr>
              <w:spacing w:line="480" w:lineRule="auto"/>
              <w:rPr>
                <w:rFonts w:ascii="Arial" w:hAnsi="Arial" w:cs="Arial"/>
                <w:sz w:val="16"/>
              </w:rPr>
            </w:pPr>
            <w:r w:rsidRPr="0026280E">
              <w:rPr>
                <w:rFonts w:ascii="Arial" w:hAnsi="Arial" w:cs="Arial"/>
                <w:sz w:val="16"/>
              </w:rPr>
              <w:t>Elapsed time (sec)</w:t>
            </w:r>
          </w:p>
        </w:tc>
        <w:tc>
          <w:tcPr>
            <w:tcW w:w="2384" w:type="dxa"/>
          </w:tcPr>
          <w:p w:rsidR="00E12E28" w:rsidRPr="0026280E" w:rsidRDefault="00E12E28" w:rsidP="00E12E28">
            <w:pPr>
              <w:spacing w:line="480" w:lineRule="auto"/>
              <w:jc w:val="center"/>
              <w:rPr>
                <w:rFonts w:ascii="Arial" w:hAnsi="Arial" w:cs="Arial"/>
                <w:sz w:val="16"/>
              </w:rPr>
            </w:pPr>
          </w:p>
        </w:tc>
        <w:tc>
          <w:tcPr>
            <w:tcW w:w="2384" w:type="dxa"/>
            <w:vAlign w:val="center"/>
          </w:tcPr>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21.62</w:t>
            </w:r>
            <w:r w:rsidRPr="0026280E">
              <w:rPr>
                <w:rFonts w:ascii="Arial" w:hAnsi="Arial" w:cs="Arial"/>
                <w:sz w:val="16"/>
              </w:rPr>
              <w:t xml:space="preserve"> (GPU)</w:t>
            </w:r>
          </w:p>
          <w:p w:rsidR="00E12E28" w:rsidRPr="0026280E" w:rsidRDefault="00E12E28" w:rsidP="00E12E28">
            <w:pPr>
              <w:spacing w:line="480" w:lineRule="auto"/>
              <w:jc w:val="center"/>
              <w:rPr>
                <w:rFonts w:ascii="Arial" w:hAnsi="Arial" w:cs="Arial"/>
                <w:sz w:val="16"/>
              </w:rPr>
            </w:pPr>
            <w:r w:rsidRPr="0026280E">
              <w:rPr>
                <w:rFonts w:ascii="Arial" w:hAnsi="Arial" w:cs="Arial"/>
                <w:sz w:val="16"/>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B976F2">
        <w:rPr>
          <w:rFonts w:ascii="Arial" w:hAnsi="Arial" w:cs="Arial"/>
          <w:sz w:val="22"/>
        </w:rPr>
        <w:t>able 6</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 elapsed time.</w:t>
      </w:r>
      <w:r w:rsidR="002B6610">
        <w:rPr>
          <w:rFonts w:ascii="Arial" w:hAnsi="Arial" w:cs="Arial"/>
          <w:sz w:val="22"/>
        </w:rPr>
        <w:t xml:space="preserve"> </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Kappa value between nEMGNe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810EB5"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For the purpose of diagnosing neuromuscular disorders, needle EMG is useful rather than surface 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t>
      </w:r>
      <w:r w:rsidR="004E247B">
        <w:rPr>
          <w:rFonts w:ascii="Arial" w:hAnsi="Arial" w:cs="Arial"/>
          <w:kern w:val="0"/>
          <w:sz w:val="22"/>
        </w:rPr>
        <w:lastRenderedPageBreak/>
        <w:t xml:space="preserve">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EMG interpretation. </w:t>
      </w:r>
    </w:p>
    <w:p w:rsidR="002B5FEE"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w:t>
      </w:r>
      <w:r>
        <w:rPr>
          <w:rFonts w:ascii="Arial" w:hAnsi="Arial" w:cs="Arial"/>
          <w:sz w:val="22"/>
        </w:rPr>
        <w:lastRenderedPageBreak/>
        <w:t>neuropathy or myopathy by machine learning which might help with EMG signal classification.</w:t>
      </w:r>
    </w:p>
    <w:p w:rsidR="002B5FEE" w:rsidRDefault="002B5FEE">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Haig AJ, Gelblum JB, Rechtien JJ, Gitter AJ. Technology assessment: the use of surface EMG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1F78" w:rsidRDefault="00421F78" w:rsidP="00AC49F5">
      <w:pPr>
        <w:spacing w:after="0" w:line="240" w:lineRule="auto"/>
      </w:pPr>
      <w:r>
        <w:separator/>
      </w:r>
    </w:p>
  </w:endnote>
  <w:endnote w:type="continuationSeparator" w:id="0">
    <w:p w:rsidR="00421F78" w:rsidRDefault="00421F78"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1F78" w:rsidRDefault="00421F78" w:rsidP="00AC49F5">
      <w:pPr>
        <w:spacing w:after="0" w:line="240" w:lineRule="auto"/>
      </w:pPr>
      <w:r>
        <w:separator/>
      </w:r>
    </w:p>
  </w:footnote>
  <w:footnote w:type="continuationSeparator" w:id="0">
    <w:p w:rsidR="00421F78" w:rsidRDefault="00421F78"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11A04"/>
    <w:rsid w:val="00011F77"/>
    <w:rsid w:val="00013CEF"/>
    <w:rsid w:val="0001533A"/>
    <w:rsid w:val="00015EB2"/>
    <w:rsid w:val="00015F2B"/>
    <w:rsid w:val="00020AEA"/>
    <w:rsid w:val="00020CD3"/>
    <w:rsid w:val="00021743"/>
    <w:rsid w:val="00025A60"/>
    <w:rsid w:val="00027782"/>
    <w:rsid w:val="00027A50"/>
    <w:rsid w:val="00033433"/>
    <w:rsid w:val="00033B3D"/>
    <w:rsid w:val="0003573D"/>
    <w:rsid w:val="00035980"/>
    <w:rsid w:val="00036183"/>
    <w:rsid w:val="00036D9C"/>
    <w:rsid w:val="00041C3B"/>
    <w:rsid w:val="0004252A"/>
    <w:rsid w:val="000425D6"/>
    <w:rsid w:val="000426FB"/>
    <w:rsid w:val="00050DB8"/>
    <w:rsid w:val="00054ADA"/>
    <w:rsid w:val="00060315"/>
    <w:rsid w:val="000626D7"/>
    <w:rsid w:val="000634FE"/>
    <w:rsid w:val="00064BFE"/>
    <w:rsid w:val="000651E1"/>
    <w:rsid w:val="0006792C"/>
    <w:rsid w:val="00070F27"/>
    <w:rsid w:val="000713D6"/>
    <w:rsid w:val="00072B80"/>
    <w:rsid w:val="00075089"/>
    <w:rsid w:val="0007511E"/>
    <w:rsid w:val="0007522B"/>
    <w:rsid w:val="00076D59"/>
    <w:rsid w:val="00077CD7"/>
    <w:rsid w:val="00082277"/>
    <w:rsid w:val="000835DD"/>
    <w:rsid w:val="00086A29"/>
    <w:rsid w:val="00086B36"/>
    <w:rsid w:val="0009041B"/>
    <w:rsid w:val="000A4515"/>
    <w:rsid w:val="000A46F9"/>
    <w:rsid w:val="000A7F90"/>
    <w:rsid w:val="000B0E44"/>
    <w:rsid w:val="000B1227"/>
    <w:rsid w:val="000B15DE"/>
    <w:rsid w:val="000B7882"/>
    <w:rsid w:val="000C09C6"/>
    <w:rsid w:val="000C0D85"/>
    <w:rsid w:val="000C2852"/>
    <w:rsid w:val="000C36DA"/>
    <w:rsid w:val="000C5E99"/>
    <w:rsid w:val="000C639E"/>
    <w:rsid w:val="000D605B"/>
    <w:rsid w:val="000D66ED"/>
    <w:rsid w:val="000D6B93"/>
    <w:rsid w:val="000E2D40"/>
    <w:rsid w:val="000E403E"/>
    <w:rsid w:val="000E7C66"/>
    <w:rsid w:val="000F296D"/>
    <w:rsid w:val="000F5312"/>
    <w:rsid w:val="000F6B5D"/>
    <w:rsid w:val="001040B0"/>
    <w:rsid w:val="0011793F"/>
    <w:rsid w:val="00122DE8"/>
    <w:rsid w:val="0012386D"/>
    <w:rsid w:val="00123CBF"/>
    <w:rsid w:val="001259EC"/>
    <w:rsid w:val="00132055"/>
    <w:rsid w:val="00133EE6"/>
    <w:rsid w:val="00137E02"/>
    <w:rsid w:val="00140E70"/>
    <w:rsid w:val="00140F98"/>
    <w:rsid w:val="00143781"/>
    <w:rsid w:val="001472A0"/>
    <w:rsid w:val="00151668"/>
    <w:rsid w:val="00153A78"/>
    <w:rsid w:val="00153B80"/>
    <w:rsid w:val="001546AC"/>
    <w:rsid w:val="00156DB0"/>
    <w:rsid w:val="00157B76"/>
    <w:rsid w:val="00165EED"/>
    <w:rsid w:val="00166AAC"/>
    <w:rsid w:val="0017110F"/>
    <w:rsid w:val="00171622"/>
    <w:rsid w:val="0017205B"/>
    <w:rsid w:val="0017226F"/>
    <w:rsid w:val="00172448"/>
    <w:rsid w:val="0017254A"/>
    <w:rsid w:val="00176B9C"/>
    <w:rsid w:val="00183717"/>
    <w:rsid w:val="0018527E"/>
    <w:rsid w:val="001861B1"/>
    <w:rsid w:val="00190002"/>
    <w:rsid w:val="0019309E"/>
    <w:rsid w:val="001A0329"/>
    <w:rsid w:val="001A1A81"/>
    <w:rsid w:val="001A339B"/>
    <w:rsid w:val="001A33E6"/>
    <w:rsid w:val="001A5094"/>
    <w:rsid w:val="001A7439"/>
    <w:rsid w:val="001A7721"/>
    <w:rsid w:val="001B55BF"/>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22B2"/>
    <w:rsid w:val="0020261F"/>
    <w:rsid w:val="00203023"/>
    <w:rsid w:val="00210DFC"/>
    <w:rsid w:val="00211365"/>
    <w:rsid w:val="00212655"/>
    <w:rsid w:val="00216DCB"/>
    <w:rsid w:val="0021776F"/>
    <w:rsid w:val="00217F87"/>
    <w:rsid w:val="00220CE1"/>
    <w:rsid w:val="00222C04"/>
    <w:rsid w:val="002232E1"/>
    <w:rsid w:val="00224E8C"/>
    <w:rsid w:val="00225DC9"/>
    <w:rsid w:val="002323B4"/>
    <w:rsid w:val="002335E4"/>
    <w:rsid w:val="00233DA7"/>
    <w:rsid w:val="00235E81"/>
    <w:rsid w:val="002405D9"/>
    <w:rsid w:val="002421A4"/>
    <w:rsid w:val="002450A3"/>
    <w:rsid w:val="002451EE"/>
    <w:rsid w:val="00246E09"/>
    <w:rsid w:val="00252A99"/>
    <w:rsid w:val="00253EBE"/>
    <w:rsid w:val="0025632E"/>
    <w:rsid w:val="002564DA"/>
    <w:rsid w:val="00256E00"/>
    <w:rsid w:val="00257405"/>
    <w:rsid w:val="00260EA3"/>
    <w:rsid w:val="0026169F"/>
    <w:rsid w:val="0026187B"/>
    <w:rsid w:val="0026280E"/>
    <w:rsid w:val="00264AC4"/>
    <w:rsid w:val="002677B6"/>
    <w:rsid w:val="00267A89"/>
    <w:rsid w:val="00273480"/>
    <w:rsid w:val="00275382"/>
    <w:rsid w:val="00275B52"/>
    <w:rsid w:val="002762BA"/>
    <w:rsid w:val="00282D27"/>
    <w:rsid w:val="00283846"/>
    <w:rsid w:val="002853BA"/>
    <w:rsid w:val="00285C0B"/>
    <w:rsid w:val="00294035"/>
    <w:rsid w:val="002950A4"/>
    <w:rsid w:val="00297817"/>
    <w:rsid w:val="00297A2C"/>
    <w:rsid w:val="002A7437"/>
    <w:rsid w:val="002A7AA6"/>
    <w:rsid w:val="002A7E93"/>
    <w:rsid w:val="002B040C"/>
    <w:rsid w:val="002B1B33"/>
    <w:rsid w:val="002B4E74"/>
    <w:rsid w:val="002B5FEE"/>
    <w:rsid w:val="002B6610"/>
    <w:rsid w:val="002C04DE"/>
    <w:rsid w:val="002C092A"/>
    <w:rsid w:val="002C3604"/>
    <w:rsid w:val="002C443B"/>
    <w:rsid w:val="002C60BA"/>
    <w:rsid w:val="002C660E"/>
    <w:rsid w:val="002D0DE4"/>
    <w:rsid w:val="002D5200"/>
    <w:rsid w:val="002D61FB"/>
    <w:rsid w:val="002E0D08"/>
    <w:rsid w:val="002F23EC"/>
    <w:rsid w:val="002F753A"/>
    <w:rsid w:val="003020AE"/>
    <w:rsid w:val="003035F2"/>
    <w:rsid w:val="003072F3"/>
    <w:rsid w:val="0030785F"/>
    <w:rsid w:val="00313F45"/>
    <w:rsid w:val="0032206A"/>
    <w:rsid w:val="00324F73"/>
    <w:rsid w:val="00327E5C"/>
    <w:rsid w:val="0033582B"/>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CFB"/>
    <w:rsid w:val="00366841"/>
    <w:rsid w:val="00367540"/>
    <w:rsid w:val="0037105B"/>
    <w:rsid w:val="00377264"/>
    <w:rsid w:val="003776D1"/>
    <w:rsid w:val="00377A28"/>
    <w:rsid w:val="00377F49"/>
    <w:rsid w:val="00381980"/>
    <w:rsid w:val="00382C98"/>
    <w:rsid w:val="00385DA1"/>
    <w:rsid w:val="00385E08"/>
    <w:rsid w:val="00390BB8"/>
    <w:rsid w:val="003968B6"/>
    <w:rsid w:val="00396DFF"/>
    <w:rsid w:val="0039709F"/>
    <w:rsid w:val="003A14F9"/>
    <w:rsid w:val="003A28EF"/>
    <w:rsid w:val="003A2C25"/>
    <w:rsid w:val="003A3064"/>
    <w:rsid w:val="003A3973"/>
    <w:rsid w:val="003A5A78"/>
    <w:rsid w:val="003A6E84"/>
    <w:rsid w:val="003A6FC8"/>
    <w:rsid w:val="003B24A0"/>
    <w:rsid w:val="003B376D"/>
    <w:rsid w:val="003B53B9"/>
    <w:rsid w:val="003C2BC5"/>
    <w:rsid w:val="003C3C98"/>
    <w:rsid w:val="003C618C"/>
    <w:rsid w:val="003D43B3"/>
    <w:rsid w:val="003E0649"/>
    <w:rsid w:val="003E593F"/>
    <w:rsid w:val="003E60A7"/>
    <w:rsid w:val="003F51CA"/>
    <w:rsid w:val="003F5406"/>
    <w:rsid w:val="003F5E44"/>
    <w:rsid w:val="003F72DE"/>
    <w:rsid w:val="003F7DC3"/>
    <w:rsid w:val="00401233"/>
    <w:rsid w:val="004027E5"/>
    <w:rsid w:val="00403D69"/>
    <w:rsid w:val="004047ED"/>
    <w:rsid w:val="004055E6"/>
    <w:rsid w:val="0040696A"/>
    <w:rsid w:val="004076A4"/>
    <w:rsid w:val="004115ED"/>
    <w:rsid w:val="004118F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1185"/>
    <w:rsid w:val="004653DF"/>
    <w:rsid w:val="004656B1"/>
    <w:rsid w:val="0046619A"/>
    <w:rsid w:val="004670CC"/>
    <w:rsid w:val="00471466"/>
    <w:rsid w:val="00471470"/>
    <w:rsid w:val="00472D6C"/>
    <w:rsid w:val="004748EE"/>
    <w:rsid w:val="00477280"/>
    <w:rsid w:val="004802DC"/>
    <w:rsid w:val="00481AC8"/>
    <w:rsid w:val="00482F8F"/>
    <w:rsid w:val="00483FF3"/>
    <w:rsid w:val="0048553B"/>
    <w:rsid w:val="00487668"/>
    <w:rsid w:val="00492153"/>
    <w:rsid w:val="00494912"/>
    <w:rsid w:val="00496FF5"/>
    <w:rsid w:val="00497E7F"/>
    <w:rsid w:val="004A04D6"/>
    <w:rsid w:val="004A21F7"/>
    <w:rsid w:val="004A2EF2"/>
    <w:rsid w:val="004A7808"/>
    <w:rsid w:val="004B2D9A"/>
    <w:rsid w:val="004B37E1"/>
    <w:rsid w:val="004B6275"/>
    <w:rsid w:val="004B6972"/>
    <w:rsid w:val="004C0D4C"/>
    <w:rsid w:val="004C11C5"/>
    <w:rsid w:val="004C21AF"/>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E75C5"/>
    <w:rsid w:val="004F2BBB"/>
    <w:rsid w:val="004F560E"/>
    <w:rsid w:val="00505E1C"/>
    <w:rsid w:val="00512B19"/>
    <w:rsid w:val="005141A5"/>
    <w:rsid w:val="005160DB"/>
    <w:rsid w:val="0051635E"/>
    <w:rsid w:val="00516465"/>
    <w:rsid w:val="00517998"/>
    <w:rsid w:val="00521E29"/>
    <w:rsid w:val="0052228E"/>
    <w:rsid w:val="005238F5"/>
    <w:rsid w:val="00527169"/>
    <w:rsid w:val="005274E0"/>
    <w:rsid w:val="00527542"/>
    <w:rsid w:val="00527793"/>
    <w:rsid w:val="00536318"/>
    <w:rsid w:val="0053683D"/>
    <w:rsid w:val="00537918"/>
    <w:rsid w:val="0054264E"/>
    <w:rsid w:val="005426C3"/>
    <w:rsid w:val="00542A9E"/>
    <w:rsid w:val="00543960"/>
    <w:rsid w:val="005439A7"/>
    <w:rsid w:val="00544816"/>
    <w:rsid w:val="00545904"/>
    <w:rsid w:val="005460C6"/>
    <w:rsid w:val="005468C6"/>
    <w:rsid w:val="00546DBF"/>
    <w:rsid w:val="005521B3"/>
    <w:rsid w:val="0055380A"/>
    <w:rsid w:val="005565B1"/>
    <w:rsid w:val="005635DA"/>
    <w:rsid w:val="005664A7"/>
    <w:rsid w:val="00570EFE"/>
    <w:rsid w:val="00572133"/>
    <w:rsid w:val="005757EA"/>
    <w:rsid w:val="0058249D"/>
    <w:rsid w:val="00584862"/>
    <w:rsid w:val="00586886"/>
    <w:rsid w:val="0059065C"/>
    <w:rsid w:val="00592F00"/>
    <w:rsid w:val="00594A66"/>
    <w:rsid w:val="00597CA9"/>
    <w:rsid w:val="005A2F8F"/>
    <w:rsid w:val="005A5393"/>
    <w:rsid w:val="005A5604"/>
    <w:rsid w:val="005A5A03"/>
    <w:rsid w:val="005A5DD8"/>
    <w:rsid w:val="005A6D34"/>
    <w:rsid w:val="005B0E46"/>
    <w:rsid w:val="005B1459"/>
    <w:rsid w:val="005B4475"/>
    <w:rsid w:val="005B61E2"/>
    <w:rsid w:val="005B7567"/>
    <w:rsid w:val="005B7E9B"/>
    <w:rsid w:val="005C23AC"/>
    <w:rsid w:val="005C5235"/>
    <w:rsid w:val="005D096B"/>
    <w:rsid w:val="005D337C"/>
    <w:rsid w:val="005E224E"/>
    <w:rsid w:val="005E4528"/>
    <w:rsid w:val="005E461C"/>
    <w:rsid w:val="005E4B7D"/>
    <w:rsid w:val="005F56CB"/>
    <w:rsid w:val="005F6BCA"/>
    <w:rsid w:val="005F6D0F"/>
    <w:rsid w:val="00604FDD"/>
    <w:rsid w:val="00611809"/>
    <w:rsid w:val="00613977"/>
    <w:rsid w:val="006155C7"/>
    <w:rsid w:val="006211C6"/>
    <w:rsid w:val="006219F0"/>
    <w:rsid w:val="00630B83"/>
    <w:rsid w:val="00630F06"/>
    <w:rsid w:val="00631CC8"/>
    <w:rsid w:val="006336E9"/>
    <w:rsid w:val="00634653"/>
    <w:rsid w:val="00634744"/>
    <w:rsid w:val="0064083F"/>
    <w:rsid w:val="00640FFB"/>
    <w:rsid w:val="0064103C"/>
    <w:rsid w:val="00641F0F"/>
    <w:rsid w:val="006501B6"/>
    <w:rsid w:val="00652DEB"/>
    <w:rsid w:val="00654490"/>
    <w:rsid w:val="006608BD"/>
    <w:rsid w:val="00660B03"/>
    <w:rsid w:val="00661BE8"/>
    <w:rsid w:val="00664A13"/>
    <w:rsid w:val="006669DD"/>
    <w:rsid w:val="00671286"/>
    <w:rsid w:val="006763E7"/>
    <w:rsid w:val="0067728C"/>
    <w:rsid w:val="0068772C"/>
    <w:rsid w:val="006904C3"/>
    <w:rsid w:val="006921DC"/>
    <w:rsid w:val="0069282C"/>
    <w:rsid w:val="00693A92"/>
    <w:rsid w:val="006976BC"/>
    <w:rsid w:val="00697C1B"/>
    <w:rsid w:val="006A2B62"/>
    <w:rsid w:val="006A3393"/>
    <w:rsid w:val="006A5F8E"/>
    <w:rsid w:val="006B11EA"/>
    <w:rsid w:val="006B3800"/>
    <w:rsid w:val="006B4C62"/>
    <w:rsid w:val="006B5783"/>
    <w:rsid w:val="006B7249"/>
    <w:rsid w:val="006B790D"/>
    <w:rsid w:val="006C0879"/>
    <w:rsid w:val="006C1602"/>
    <w:rsid w:val="006C2B56"/>
    <w:rsid w:val="006C36CB"/>
    <w:rsid w:val="006C4C52"/>
    <w:rsid w:val="006C7EBB"/>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508"/>
    <w:rsid w:val="00717554"/>
    <w:rsid w:val="00717B0B"/>
    <w:rsid w:val="00721016"/>
    <w:rsid w:val="007214B8"/>
    <w:rsid w:val="00721E34"/>
    <w:rsid w:val="00722DCA"/>
    <w:rsid w:val="007258CF"/>
    <w:rsid w:val="00727BE0"/>
    <w:rsid w:val="00733A92"/>
    <w:rsid w:val="00733CBF"/>
    <w:rsid w:val="0073407A"/>
    <w:rsid w:val="00734EA1"/>
    <w:rsid w:val="007442B8"/>
    <w:rsid w:val="00744509"/>
    <w:rsid w:val="00744AD6"/>
    <w:rsid w:val="00744BCE"/>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1E8C"/>
    <w:rsid w:val="00791FC8"/>
    <w:rsid w:val="007948F3"/>
    <w:rsid w:val="00795AEC"/>
    <w:rsid w:val="0079647F"/>
    <w:rsid w:val="007B11BC"/>
    <w:rsid w:val="007B1513"/>
    <w:rsid w:val="007C0381"/>
    <w:rsid w:val="007C1619"/>
    <w:rsid w:val="007C2E3A"/>
    <w:rsid w:val="007C5688"/>
    <w:rsid w:val="007E3676"/>
    <w:rsid w:val="007E3E0C"/>
    <w:rsid w:val="007E4AF3"/>
    <w:rsid w:val="007E79CB"/>
    <w:rsid w:val="007F0641"/>
    <w:rsid w:val="007F0EF0"/>
    <w:rsid w:val="007F1645"/>
    <w:rsid w:val="007F6681"/>
    <w:rsid w:val="007F71B7"/>
    <w:rsid w:val="007F7763"/>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12BB"/>
    <w:rsid w:val="00831750"/>
    <w:rsid w:val="00831D9B"/>
    <w:rsid w:val="00834EFF"/>
    <w:rsid w:val="008361CE"/>
    <w:rsid w:val="008406E8"/>
    <w:rsid w:val="00843EA0"/>
    <w:rsid w:val="00844ABF"/>
    <w:rsid w:val="0084682A"/>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4D8"/>
    <w:rsid w:val="00894FAE"/>
    <w:rsid w:val="00896A0C"/>
    <w:rsid w:val="00897C04"/>
    <w:rsid w:val="008A1BA0"/>
    <w:rsid w:val="008A28F3"/>
    <w:rsid w:val="008A393F"/>
    <w:rsid w:val="008A78BC"/>
    <w:rsid w:val="008B107A"/>
    <w:rsid w:val="008C41EC"/>
    <w:rsid w:val="008C7469"/>
    <w:rsid w:val="008D1769"/>
    <w:rsid w:val="008D21FD"/>
    <w:rsid w:val="008D3BB3"/>
    <w:rsid w:val="008E132F"/>
    <w:rsid w:val="008E6384"/>
    <w:rsid w:val="008E7221"/>
    <w:rsid w:val="008F1308"/>
    <w:rsid w:val="008F18AA"/>
    <w:rsid w:val="008F3F49"/>
    <w:rsid w:val="008F7CCB"/>
    <w:rsid w:val="009008A8"/>
    <w:rsid w:val="00902C98"/>
    <w:rsid w:val="00905D9C"/>
    <w:rsid w:val="009060C6"/>
    <w:rsid w:val="00907E5F"/>
    <w:rsid w:val="009108AB"/>
    <w:rsid w:val="00913924"/>
    <w:rsid w:val="00914CFB"/>
    <w:rsid w:val="0091595E"/>
    <w:rsid w:val="00916389"/>
    <w:rsid w:val="0092062D"/>
    <w:rsid w:val="00920D9E"/>
    <w:rsid w:val="00920EED"/>
    <w:rsid w:val="0092323E"/>
    <w:rsid w:val="0092475E"/>
    <w:rsid w:val="00925725"/>
    <w:rsid w:val="00930730"/>
    <w:rsid w:val="009320C3"/>
    <w:rsid w:val="00934257"/>
    <w:rsid w:val="00934EAC"/>
    <w:rsid w:val="009403F0"/>
    <w:rsid w:val="009409EE"/>
    <w:rsid w:val="00942586"/>
    <w:rsid w:val="00942DBC"/>
    <w:rsid w:val="00943082"/>
    <w:rsid w:val="00945667"/>
    <w:rsid w:val="00945927"/>
    <w:rsid w:val="00946C4A"/>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2299"/>
    <w:rsid w:val="009B27AE"/>
    <w:rsid w:val="009B56C6"/>
    <w:rsid w:val="009C3676"/>
    <w:rsid w:val="009C3AD1"/>
    <w:rsid w:val="009D281C"/>
    <w:rsid w:val="009D3E8F"/>
    <w:rsid w:val="009D4662"/>
    <w:rsid w:val="009D4EE5"/>
    <w:rsid w:val="009D4FF3"/>
    <w:rsid w:val="009D5076"/>
    <w:rsid w:val="009E2355"/>
    <w:rsid w:val="009F40BC"/>
    <w:rsid w:val="00A07F18"/>
    <w:rsid w:val="00A1198E"/>
    <w:rsid w:val="00A16803"/>
    <w:rsid w:val="00A216DE"/>
    <w:rsid w:val="00A21F2D"/>
    <w:rsid w:val="00A25AAB"/>
    <w:rsid w:val="00A311EE"/>
    <w:rsid w:val="00A31CC8"/>
    <w:rsid w:val="00A361DC"/>
    <w:rsid w:val="00A40001"/>
    <w:rsid w:val="00A4004D"/>
    <w:rsid w:val="00A46BDE"/>
    <w:rsid w:val="00A46FF3"/>
    <w:rsid w:val="00A47591"/>
    <w:rsid w:val="00A50DC5"/>
    <w:rsid w:val="00A5375A"/>
    <w:rsid w:val="00A554E6"/>
    <w:rsid w:val="00A577BB"/>
    <w:rsid w:val="00A64B0D"/>
    <w:rsid w:val="00A660B0"/>
    <w:rsid w:val="00A72A9B"/>
    <w:rsid w:val="00A743EA"/>
    <w:rsid w:val="00A751FD"/>
    <w:rsid w:val="00A7713D"/>
    <w:rsid w:val="00A80CDE"/>
    <w:rsid w:val="00A8195B"/>
    <w:rsid w:val="00A85FFF"/>
    <w:rsid w:val="00A90299"/>
    <w:rsid w:val="00A910FD"/>
    <w:rsid w:val="00A933D9"/>
    <w:rsid w:val="00A93D41"/>
    <w:rsid w:val="00A94127"/>
    <w:rsid w:val="00AA1C67"/>
    <w:rsid w:val="00AA1D9E"/>
    <w:rsid w:val="00AB208D"/>
    <w:rsid w:val="00AB2E96"/>
    <w:rsid w:val="00AB2F91"/>
    <w:rsid w:val="00AC0D2C"/>
    <w:rsid w:val="00AC1E06"/>
    <w:rsid w:val="00AC213B"/>
    <w:rsid w:val="00AC4790"/>
    <w:rsid w:val="00AC49F5"/>
    <w:rsid w:val="00AD2D3E"/>
    <w:rsid w:val="00AE0057"/>
    <w:rsid w:val="00AE365C"/>
    <w:rsid w:val="00AE5D36"/>
    <w:rsid w:val="00AF0A6D"/>
    <w:rsid w:val="00AF1E75"/>
    <w:rsid w:val="00AF325B"/>
    <w:rsid w:val="00AF450E"/>
    <w:rsid w:val="00AF75D3"/>
    <w:rsid w:val="00AF7610"/>
    <w:rsid w:val="00B046D1"/>
    <w:rsid w:val="00B06E08"/>
    <w:rsid w:val="00B075EC"/>
    <w:rsid w:val="00B1182A"/>
    <w:rsid w:val="00B134B6"/>
    <w:rsid w:val="00B13CDD"/>
    <w:rsid w:val="00B163AE"/>
    <w:rsid w:val="00B16B9A"/>
    <w:rsid w:val="00B1703F"/>
    <w:rsid w:val="00B248AB"/>
    <w:rsid w:val="00B27617"/>
    <w:rsid w:val="00B30238"/>
    <w:rsid w:val="00B373B9"/>
    <w:rsid w:val="00B401F4"/>
    <w:rsid w:val="00B40CDF"/>
    <w:rsid w:val="00B42945"/>
    <w:rsid w:val="00B447FC"/>
    <w:rsid w:val="00B47F51"/>
    <w:rsid w:val="00B50F62"/>
    <w:rsid w:val="00B61CC3"/>
    <w:rsid w:val="00B65882"/>
    <w:rsid w:val="00B65AC2"/>
    <w:rsid w:val="00B66F9A"/>
    <w:rsid w:val="00B71926"/>
    <w:rsid w:val="00B7372F"/>
    <w:rsid w:val="00B74649"/>
    <w:rsid w:val="00B769F0"/>
    <w:rsid w:val="00B80C68"/>
    <w:rsid w:val="00B818BB"/>
    <w:rsid w:val="00B82740"/>
    <w:rsid w:val="00B8316D"/>
    <w:rsid w:val="00B84DCE"/>
    <w:rsid w:val="00B85470"/>
    <w:rsid w:val="00B86B6B"/>
    <w:rsid w:val="00B87FBA"/>
    <w:rsid w:val="00B90A83"/>
    <w:rsid w:val="00B976F2"/>
    <w:rsid w:val="00BA170C"/>
    <w:rsid w:val="00BA38B4"/>
    <w:rsid w:val="00BA4730"/>
    <w:rsid w:val="00BA4FA7"/>
    <w:rsid w:val="00BB30AE"/>
    <w:rsid w:val="00BB4FE4"/>
    <w:rsid w:val="00BC1A4F"/>
    <w:rsid w:val="00BD1524"/>
    <w:rsid w:val="00BD3D58"/>
    <w:rsid w:val="00BD523E"/>
    <w:rsid w:val="00BD6DFC"/>
    <w:rsid w:val="00BE02A7"/>
    <w:rsid w:val="00BE132B"/>
    <w:rsid w:val="00BE6B14"/>
    <w:rsid w:val="00BE79B7"/>
    <w:rsid w:val="00BF0604"/>
    <w:rsid w:val="00BF4C17"/>
    <w:rsid w:val="00BF4DDF"/>
    <w:rsid w:val="00BF715D"/>
    <w:rsid w:val="00C02BEA"/>
    <w:rsid w:val="00C0582F"/>
    <w:rsid w:val="00C113C8"/>
    <w:rsid w:val="00C1158A"/>
    <w:rsid w:val="00C1465E"/>
    <w:rsid w:val="00C162D1"/>
    <w:rsid w:val="00C1654F"/>
    <w:rsid w:val="00C2001B"/>
    <w:rsid w:val="00C30F12"/>
    <w:rsid w:val="00C31E9E"/>
    <w:rsid w:val="00C3216E"/>
    <w:rsid w:val="00C34421"/>
    <w:rsid w:val="00C357FB"/>
    <w:rsid w:val="00C430D7"/>
    <w:rsid w:val="00C44389"/>
    <w:rsid w:val="00C464AF"/>
    <w:rsid w:val="00C5039A"/>
    <w:rsid w:val="00C534AF"/>
    <w:rsid w:val="00C55622"/>
    <w:rsid w:val="00C61BD2"/>
    <w:rsid w:val="00C628FB"/>
    <w:rsid w:val="00C64413"/>
    <w:rsid w:val="00C65671"/>
    <w:rsid w:val="00C665D4"/>
    <w:rsid w:val="00C7059F"/>
    <w:rsid w:val="00C70EF0"/>
    <w:rsid w:val="00C7472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459C"/>
    <w:rsid w:val="00CD5892"/>
    <w:rsid w:val="00CD5E3D"/>
    <w:rsid w:val="00CD6E6C"/>
    <w:rsid w:val="00CE1EAE"/>
    <w:rsid w:val="00CE48D7"/>
    <w:rsid w:val="00CE65B4"/>
    <w:rsid w:val="00CF07D9"/>
    <w:rsid w:val="00CF0A9F"/>
    <w:rsid w:val="00CF4BDD"/>
    <w:rsid w:val="00CF7A51"/>
    <w:rsid w:val="00D00119"/>
    <w:rsid w:val="00D006F2"/>
    <w:rsid w:val="00D00E75"/>
    <w:rsid w:val="00D02C8C"/>
    <w:rsid w:val="00D11899"/>
    <w:rsid w:val="00D12E4E"/>
    <w:rsid w:val="00D20BA0"/>
    <w:rsid w:val="00D20C10"/>
    <w:rsid w:val="00D22454"/>
    <w:rsid w:val="00D22DBD"/>
    <w:rsid w:val="00D24A01"/>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70FBA"/>
    <w:rsid w:val="00D7133D"/>
    <w:rsid w:val="00D72E23"/>
    <w:rsid w:val="00D72E8F"/>
    <w:rsid w:val="00D736DE"/>
    <w:rsid w:val="00D73740"/>
    <w:rsid w:val="00D73DAF"/>
    <w:rsid w:val="00D74D20"/>
    <w:rsid w:val="00D81A59"/>
    <w:rsid w:val="00D8720B"/>
    <w:rsid w:val="00D9264A"/>
    <w:rsid w:val="00D92BD2"/>
    <w:rsid w:val="00D9541B"/>
    <w:rsid w:val="00D961E1"/>
    <w:rsid w:val="00D976B0"/>
    <w:rsid w:val="00DA48FC"/>
    <w:rsid w:val="00DA5C61"/>
    <w:rsid w:val="00DB3C6D"/>
    <w:rsid w:val="00DB6164"/>
    <w:rsid w:val="00DC0408"/>
    <w:rsid w:val="00DC0906"/>
    <w:rsid w:val="00DC308D"/>
    <w:rsid w:val="00DC3304"/>
    <w:rsid w:val="00DC4C76"/>
    <w:rsid w:val="00DC749C"/>
    <w:rsid w:val="00DD6660"/>
    <w:rsid w:val="00DD734C"/>
    <w:rsid w:val="00DD78AC"/>
    <w:rsid w:val="00DE5E53"/>
    <w:rsid w:val="00DE7FFA"/>
    <w:rsid w:val="00DF175B"/>
    <w:rsid w:val="00DF1D29"/>
    <w:rsid w:val="00DF7D5A"/>
    <w:rsid w:val="00E00BA1"/>
    <w:rsid w:val="00E02667"/>
    <w:rsid w:val="00E03E67"/>
    <w:rsid w:val="00E05738"/>
    <w:rsid w:val="00E1012E"/>
    <w:rsid w:val="00E11BA1"/>
    <w:rsid w:val="00E12E28"/>
    <w:rsid w:val="00E143FD"/>
    <w:rsid w:val="00E1535A"/>
    <w:rsid w:val="00E209C5"/>
    <w:rsid w:val="00E20CF4"/>
    <w:rsid w:val="00E220C5"/>
    <w:rsid w:val="00E22C9B"/>
    <w:rsid w:val="00E27531"/>
    <w:rsid w:val="00E31D18"/>
    <w:rsid w:val="00E33C55"/>
    <w:rsid w:val="00E3415A"/>
    <w:rsid w:val="00E3533D"/>
    <w:rsid w:val="00E35944"/>
    <w:rsid w:val="00E37F3C"/>
    <w:rsid w:val="00E4043D"/>
    <w:rsid w:val="00E40F9A"/>
    <w:rsid w:val="00E438D7"/>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3C0D"/>
    <w:rsid w:val="00E93E26"/>
    <w:rsid w:val="00E94FDD"/>
    <w:rsid w:val="00E95521"/>
    <w:rsid w:val="00E958B7"/>
    <w:rsid w:val="00EA4E5D"/>
    <w:rsid w:val="00EA5180"/>
    <w:rsid w:val="00EA55A8"/>
    <w:rsid w:val="00EA587B"/>
    <w:rsid w:val="00EB3DF6"/>
    <w:rsid w:val="00EB467E"/>
    <w:rsid w:val="00EB68DF"/>
    <w:rsid w:val="00EB6DFD"/>
    <w:rsid w:val="00EB76BA"/>
    <w:rsid w:val="00EB7DAB"/>
    <w:rsid w:val="00EC03C1"/>
    <w:rsid w:val="00EC256B"/>
    <w:rsid w:val="00EC42E7"/>
    <w:rsid w:val="00ED0FFF"/>
    <w:rsid w:val="00ED1563"/>
    <w:rsid w:val="00ED1B2F"/>
    <w:rsid w:val="00ED38A6"/>
    <w:rsid w:val="00ED3CFF"/>
    <w:rsid w:val="00ED54B2"/>
    <w:rsid w:val="00ED721C"/>
    <w:rsid w:val="00ED7CE4"/>
    <w:rsid w:val="00EE15BA"/>
    <w:rsid w:val="00EE1EBF"/>
    <w:rsid w:val="00EE49C7"/>
    <w:rsid w:val="00EE6ABE"/>
    <w:rsid w:val="00EF21D8"/>
    <w:rsid w:val="00EF5755"/>
    <w:rsid w:val="00F015E3"/>
    <w:rsid w:val="00F0285D"/>
    <w:rsid w:val="00F061DD"/>
    <w:rsid w:val="00F1179E"/>
    <w:rsid w:val="00F15FE8"/>
    <w:rsid w:val="00F22698"/>
    <w:rsid w:val="00F22A03"/>
    <w:rsid w:val="00F24CE1"/>
    <w:rsid w:val="00F25D99"/>
    <w:rsid w:val="00F262EC"/>
    <w:rsid w:val="00F26401"/>
    <w:rsid w:val="00F30C09"/>
    <w:rsid w:val="00F33530"/>
    <w:rsid w:val="00F34AFF"/>
    <w:rsid w:val="00F37C17"/>
    <w:rsid w:val="00F4147D"/>
    <w:rsid w:val="00F4475B"/>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1428"/>
    <w:rsid w:val="00F93A36"/>
    <w:rsid w:val="00F9581C"/>
    <w:rsid w:val="00FA04AC"/>
    <w:rsid w:val="00FA39D6"/>
    <w:rsid w:val="00FA4C5D"/>
    <w:rsid w:val="00FA4E62"/>
    <w:rsid w:val="00FA6D4E"/>
    <w:rsid w:val="00FA7DB5"/>
    <w:rsid w:val="00FB41AE"/>
    <w:rsid w:val="00FB6003"/>
    <w:rsid w:val="00FB79D7"/>
    <w:rsid w:val="00FC1030"/>
    <w:rsid w:val="00FC4738"/>
    <w:rsid w:val="00FC541C"/>
    <w:rsid w:val="00FC5671"/>
    <w:rsid w:val="00FC7302"/>
    <w:rsid w:val="00FC7A0A"/>
    <w:rsid w:val="00FD02CC"/>
    <w:rsid w:val="00FD20F5"/>
    <w:rsid w:val="00FD59CE"/>
    <w:rsid w:val="00FE0B2E"/>
    <w:rsid w:val="00FF135C"/>
    <w:rsid w:val="00FF1A1C"/>
    <w:rsid w:val="00FF42FA"/>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B4BC51"/>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9</TotalTime>
  <Pages>25</Pages>
  <Words>5708</Words>
  <Characters>32539</Characters>
  <Application>Microsoft Office Word</Application>
  <DocSecurity>0</DocSecurity>
  <Lines>271</Lines>
  <Paragraphs>7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533</cp:revision>
  <dcterms:created xsi:type="dcterms:W3CDTF">2021-11-21T06:37:00Z</dcterms:created>
  <dcterms:modified xsi:type="dcterms:W3CDTF">2021-11-29T06:37:00Z</dcterms:modified>
</cp:coreProperties>
</file>